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7692D" w:rsidRPr="0057692D" w:rsidRDefault="0057692D" w:rsidP="00D9585F">
      <w:pPr>
        <w:spacing w:line="360" w:lineRule="auto"/>
        <w:jc w:val="both"/>
        <w:rPr>
          <w:b/>
        </w:rPr>
      </w:pPr>
      <w:r w:rsidRPr="0057692D">
        <w:rPr>
          <w:b/>
        </w:rPr>
        <w:t>Title</w:t>
      </w:r>
    </w:p>
    <w:p w:rsidR="00947779" w:rsidRDefault="00B85310" w:rsidP="00D9585F">
      <w:pPr>
        <w:spacing w:line="360" w:lineRule="auto"/>
        <w:jc w:val="both"/>
      </w:pPr>
      <w:r>
        <w:t>Course leadership in small specialist</w:t>
      </w:r>
      <w:r w:rsidR="002E3EFC">
        <w:t xml:space="preserve"> UK</w:t>
      </w:r>
      <w:r w:rsidR="0057692D">
        <w:t xml:space="preserve"> higher education – a review</w:t>
      </w:r>
    </w:p>
    <w:p w:rsidR="00F33823" w:rsidRDefault="00F33823" w:rsidP="00D9585F">
      <w:pPr>
        <w:spacing w:line="360" w:lineRule="auto"/>
        <w:jc w:val="both"/>
        <w:rPr>
          <w:b/>
        </w:rPr>
      </w:pPr>
    </w:p>
    <w:p w:rsidR="001A73FB" w:rsidRPr="0057692D" w:rsidRDefault="00131481" w:rsidP="00D9585F">
      <w:pPr>
        <w:spacing w:line="360" w:lineRule="auto"/>
        <w:jc w:val="both"/>
        <w:rPr>
          <w:b/>
        </w:rPr>
      </w:pPr>
      <w:r w:rsidRPr="0057692D">
        <w:rPr>
          <w:b/>
        </w:rPr>
        <w:t>Abstract</w:t>
      </w:r>
    </w:p>
    <w:p w:rsidR="00CF4D99" w:rsidRPr="00131481" w:rsidRDefault="00F51FE0" w:rsidP="00F51FE0">
      <w:pPr>
        <w:spacing w:line="240" w:lineRule="auto"/>
        <w:jc w:val="both"/>
      </w:pPr>
      <w:r w:rsidRPr="00F51FE0">
        <w:rPr>
          <w:b/>
        </w:rPr>
        <w:t>Purpose</w:t>
      </w:r>
      <w:r>
        <w:t xml:space="preserve"> - </w:t>
      </w:r>
      <w:r w:rsidR="00CF4D99">
        <w:t xml:space="preserve">The purpose of this paper </w:t>
      </w:r>
      <w:r>
        <w:t>is to review the literature with regards to the course leader in small and specialist higher education in the United Kingdom.</w:t>
      </w:r>
    </w:p>
    <w:p w:rsidR="00131481" w:rsidRPr="00131481" w:rsidRDefault="00F51FE0" w:rsidP="00F51FE0">
      <w:pPr>
        <w:spacing w:line="240" w:lineRule="auto"/>
        <w:jc w:val="both"/>
      </w:pPr>
      <w:r w:rsidRPr="00F51FE0">
        <w:rPr>
          <w:b/>
        </w:rPr>
        <w:t>Design/methodology/approach</w:t>
      </w:r>
      <w:r>
        <w:t xml:space="preserve"> - First, the role of the course leader is explored, followed by an evaluation of the barriers to effective course management. This is then followed by a discussion of mitigating solutions</w:t>
      </w:r>
      <w:r w:rsidR="00131481" w:rsidRPr="00131481">
        <w:t xml:space="preserve"> </w:t>
      </w:r>
      <w:r>
        <w:t>to the barriers identified. Course leadership is then reviewed in the context of small and specialist higher education. Finally, areas for future research are suggested.</w:t>
      </w:r>
    </w:p>
    <w:p w:rsidR="00F51FE0" w:rsidRPr="00131481" w:rsidRDefault="00F51FE0" w:rsidP="00F51FE0">
      <w:pPr>
        <w:spacing w:line="240" w:lineRule="auto"/>
        <w:jc w:val="both"/>
      </w:pPr>
      <w:r w:rsidRPr="00F51FE0">
        <w:rPr>
          <w:b/>
        </w:rPr>
        <w:t>Findings</w:t>
      </w:r>
      <w:r>
        <w:t xml:space="preserve"> - Course leadership in the UK is a role with wide ranging responsibilities, but is underappreciated by the higher education sector. Various barriers have been identified, and some solutions proposed, in the literature, but problems remain.</w:t>
      </w:r>
    </w:p>
    <w:p w:rsidR="00F51FE0" w:rsidRPr="00131481" w:rsidRDefault="00F51FE0" w:rsidP="00F51FE0">
      <w:pPr>
        <w:spacing w:line="240" w:lineRule="auto"/>
        <w:jc w:val="both"/>
      </w:pPr>
      <w:r w:rsidRPr="00F51FE0">
        <w:rPr>
          <w:b/>
        </w:rPr>
        <w:t>Originality/value</w:t>
      </w:r>
      <w:r>
        <w:t xml:space="preserve"> - Course leadership is an underappreciated area with little academic literature available, even though issues have been reported since the 1990s. This paper critically evaluates and summarises the issues, and shows that they are still current. It also proposes solutions and areas of further research so that issues can be resolved for betterment of the higher education sector.</w:t>
      </w:r>
    </w:p>
    <w:p w:rsidR="0057692D" w:rsidRDefault="0057692D" w:rsidP="00D9585F">
      <w:pPr>
        <w:spacing w:line="360" w:lineRule="auto"/>
        <w:jc w:val="both"/>
        <w:rPr>
          <w:b/>
        </w:rPr>
      </w:pPr>
    </w:p>
    <w:p w:rsidR="0057692D" w:rsidRPr="0057692D" w:rsidRDefault="0057692D" w:rsidP="00D9585F">
      <w:pPr>
        <w:spacing w:line="360" w:lineRule="auto"/>
        <w:jc w:val="both"/>
      </w:pPr>
      <w:r>
        <w:rPr>
          <w:b/>
        </w:rPr>
        <w:t>Key words</w:t>
      </w:r>
      <w:r w:rsidR="00F51FE0">
        <w:rPr>
          <w:b/>
        </w:rPr>
        <w:t xml:space="preserve"> </w:t>
      </w:r>
      <w:r>
        <w:t xml:space="preserve">Higher education; course leadership; small specialist education; professional development; </w:t>
      </w:r>
    </w:p>
    <w:p w:rsidR="0057692D" w:rsidRDefault="0057692D" w:rsidP="00D9585F">
      <w:pPr>
        <w:spacing w:line="360" w:lineRule="auto"/>
        <w:jc w:val="both"/>
        <w:rPr>
          <w:b/>
        </w:rPr>
      </w:pPr>
    </w:p>
    <w:p w:rsidR="0057692D" w:rsidRPr="0057692D" w:rsidRDefault="0057692D" w:rsidP="00D9585F">
      <w:pPr>
        <w:spacing w:line="360" w:lineRule="auto"/>
        <w:jc w:val="both"/>
      </w:pPr>
    </w:p>
    <w:p w:rsidR="001A73FB" w:rsidRPr="0009225E" w:rsidRDefault="001A73FB" w:rsidP="00D9585F">
      <w:pPr>
        <w:spacing w:line="360" w:lineRule="auto"/>
        <w:jc w:val="both"/>
        <w:rPr>
          <w:b/>
        </w:rPr>
      </w:pPr>
      <w:r w:rsidRPr="0009225E">
        <w:rPr>
          <w:b/>
        </w:rPr>
        <w:t>Introduction</w:t>
      </w:r>
    </w:p>
    <w:p w:rsidR="00B85310" w:rsidRDefault="001A73FB" w:rsidP="00D9585F">
      <w:pPr>
        <w:spacing w:line="360" w:lineRule="auto"/>
        <w:jc w:val="both"/>
      </w:pPr>
      <w:r>
        <w:t xml:space="preserve">Course leaders, also described in the literature as </w:t>
      </w:r>
      <w:r w:rsidR="00D71011">
        <w:t xml:space="preserve">course scheme leaders </w:t>
      </w:r>
      <w:r w:rsidR="00D71011">
        <w:fldChar w:fldCharType="begin"/>
      </w:r>
      <w:r w:rsidR="00D71011">
        <w:instrText xml:space="preserve"> ADDIN ZOTERO_ITEM CSL_CITATION {"citationID":"fvip4jk64","properties":{"formattedCitation":"(Wisker, 1996)","plainCitation":"(Wisker, 1996)"},"citationItems":[{"id":3114,"uris":["http://zotero.org/users/3076482/items/QNFW2C6K"],"uri":["http://zotero.org/users/3076482/items/QNFW2C6K"],"itemData":{"id":3114,"type":"chapter","title":"Course leaders and course scheme leaders: defining the roles","container-title":"Leading Academic Programmes and Courses: Development in roles, practices and in-house training","collection-title":"SEDA Papers","collection-number":"97","publisher":"SEDA","publisher-place":"Edgbaston","page":"65-74","event-place":"Edgbaston","ISBN":"0 946815 39 9","author":[{"family":"Wisker","given":"Gina"}],"editor":[{"family":"Wisker","given":"Gina"}],"issued":{"date-parts":[["1996"]]}}}],"schema":"https://github.com/citation-style-language/schema/raw/master/csl-citation.json"} </w:instrText>
      </w:r>
      <w:r w:rsidR="00D71011">
        <w:fldChar w:fldCharType="separate"/>
      </w:r>
      <w:r w:rsidR="00131481" w:rsidRPr="00131481">
        <w:rPr>
          <w:rFonts w:cs="Arial"/>
        </w:rPr>
        <w:t>(Wisker, 1996)</w:t>
      </w:r>
      <w:r w:rsidR="00D71011">
        <w:fldChar w:fldCharType="end"/>
      </w:r>
      <w:r w:rsidR="00D71011">
        <w:t xml:space="preserve">, </w:t>
      </w:r>
      <w:r>
        <w:t xml:space="preserve">programme leaders </w:t>
      </w:r>
      <w:r>
        <w:fldChar w:fldCharType="begin"/>
      </w:r>
      <w:r w:rsidR="001F0109">
        <w:instrText xml:space="preserve"> ADDIN ZOTERO_ITEM CSL_CITATION {"citationID":"QJ0n6iec","properties":{"formattedCitation":"{\\rtf (Krause {\\i{}et al.}, 2010; Murphy and Curtis, 2013)}","plainCitation":"(Krause et al., 2010; Murphy and Curtis, 2013)"},"citationItems":[{"id":5845,"uris":["http://zotero.org/users/3076482/items/ZTUIBSD8"],"uri":["http://zotero.org/users/3076482/items/ZTUIBSD8"],"itemData":{"id":5845,"type":"paper-conference","title":"Degree programme leader roles and identities in changing times","container-title":"Society for Research in Higher Education Annual Research Conference","source":"Google Scholar","URL":"https://research-repository.griffith.edu.au/bitstream/handle/10072/38879/69889_1.pdf?sequence=1","author":[{"family":"Krause","given":"K."},{"family":"Bath","given":"Debra"},{"family":"Lizzio","given":"Alfred"},{"family":"Albert","given":"Louis"},{"family":"Clark","given":"J."},{"family":"Campbell","given":"S."},{"family":"Fyffe","given":"J."},{"family":"Scott","given":"G."},{"family":"Spencer","given":"D."}],"issued":{"date-parts":[["2010"]]},"accessed":{"date-parts":[["2017",7,28]]}}},{"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chema":"https://github.com/citation-style-language/schema/raw/master/csl-citation.json"} </w:instrText>
      </w:r>
      <w:r>
        <w:fldChar w:fldCharType="separate"/>
      </w:r>
      <w:r w:rsidR="00131481" w:rsidRPr="00131481">
        <w:rPr>
          <w:rFonts w:cs="Arial"/>
          <w:szCs w:val="24"/>
        </w:rPr>
        <w:t xml:space="preserve">(Krause </w:t>
      </w:r>
      <w:r w:rsidR="00131481" w:rsidRPr="00131481">
        <w:rPr>
          <w:rFonts w:cs="Arial"/>
          <w:i/>
          <w:iCs/>
          <w:szCs w:val="24"/>
        </w:rPr>
        <w:t>et al.</w:t>
      </w:r>
      <w:r w:rsidR="00131481" w:rsidRPr="00131481">
        <w:rPr>
          <w:rFonts w:cs="Arial"/>
          <w:szCs w:val="24"/>
        </w:rPr>
        <w:t>, 2010; Murphy and Curtis, 2013)</w:t>
      </w:r>
      <w:r>
        <w:fldChar w:fldCharType="end"/>
      </w:r>
      <w:r>
        <w:t xml:space="preserve">, programme directors </w:t>
      </w:r>
      <w:r>
        <w:fldChar w:fldCharType="begin"/>
      </w:r>
      <w:r w:rsidR="00184233">
        <w:instrText xml:space="preserve"> ADDIN ZOTERO_ITEM CSL_CITATION {"citationID":"qj5Zox27","properties":{"formattedCitation":"{\\rtf (Milburn, 2010; Carr {\\i{}et al.}, 2013)}","plainCitation":"(Milburn, 2010; Carr et al., 2013)"},"citationItems":[{"id":3196,"uris":["http://zotero.org/users/3076482/items/TM8324WG"],"uri":["http://zotero.org/users/3076482/items/TM8324WG"],"itemData":{"id":3196,"type":"article-journal","title":"Non-medical GP programme directors","container-title":"Education for Primary Care","page":"87-89","volume":"24","issue":"2","source":"Taylor and Francis+NEJM","URL":"http://dx.doi.org/10.1080/14739879.2013.11493460","DOI":"10.1080/14739879.2013.11493460","ISSN":"1473-9879","note":"PMID: 23498573","author":[{"family":"Carr","given":"Graham"},{"family":"Milburn","given":"Peter"},{"family":"Atherley","given":"Siobhan"},{"family":"Arnott","given":"Jane"},{"family":"Terry","given":"Louise"}],"issued":{"date-parts":[["2013",1,1]]},"accessed":{"date-parts":[["2017",5,20]]}}},{"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chema":"https://github.com/citation-style-language/schema/raw/master/csl-citation.json"} </w:instrText>
      </w:r>
      <w:r>
        <w:fldChar w:fldCharType="separate"/>
      </w:r>
      <w:r w:rsidR="00131481" w:rsidRPr="00131481">
        <w:rPr>
          <w:rFonts w:cs="Arial"/>
          <w:szCs w:val="24"/>
        </w:rPr>
        <w:t xml:space="preserve">(Milburn, 2010; Carr </w:t>
      </w:r>
      <w:r w:rsidR="00131481" w:rsidRPr="00131481">
        <w:rPr>
          <w:rFonts w:cs="Arial"/>
          <w:i/>
          <w:iCs/>
          <w:szCs w:val="24"/>
        </w:rPr>
        <w:t>et al.</w:t>
      </w:r>
      <w:r w:rsidR="00131481" w:rsidRPr="00131481">
        <w:rPr>
          <w:rFonts w:cs="Arial"/>
          <w:szCs w:val="24"/>
        </w:rPr>
        <w:t>, 2013)</w:t>
      </w:r>
      <w:r>
        <w:fldChar w:fldCharType="end"/>
      </w:r>
      <w:r w:rsidR="00D71011">
        <w:t>,</w:t>
      </w:r>
      <w:r>
        <w:t xml:space="preserve"> course managers </w:t>
      </w:r>
      <w:r>
        <w:fldChar w:fldCharType="begin"/>
      </w:r>
      <w:r w:rsidR="00D71011">
        <w:instrText xml:space="preserve"> ADDIN ZOTERO_ITEM CSL_CITATION {"citationID":"6tvc1eo1r","properties":{"formattedCitation":"(van Veggel, 2017)","plainCitation":"(van Veggel, 2017)"},"citationItems":[{"id":5849,"uris":["http://zotero.org/users/3076482/items/PGJJD63B"],"uri":["http://zotero.org/users/3076482/items/PGJJD63B"],"itemData":{"id":5849,"type":"article-journal","title":"Evidence-based professionalism in small specialist HE course management – reflexive thoughts on ongoing research","container-title":"Work Based Learning e-Journal","page":"in press","volume":"7","issue":"1","DOI":"10.20944/preprints201706.0112.v1","journalAbbreviation":"WBL eJ","author":[{"family":"Veggel","given":"Nieky","non-dropping-particle":"van"}],"issued":{"date-parts":[["2017"]]}}}],"schema":"https://github.com/citation-style-language/schema/raw/master/csl-citation.json"} </w:instrText>
      </w:r>
      <w:r>
        <w:fldChar w:fldCharType="separate"/>
      </w:r>
      <w:r w:rsidR="00131481" w:rsidRPr="00131481">
        <w:rPr>
          <w:rFonts w:cs="Arial"/>
        </w:rPr>
        <w:t>(van Veggel, 2017)</w:t>
      </w:r>
      <w:r>
        <w:fldChar w:fldCharType="end"/>
      </w:r>
      <w:r w:rsidR="00D71011">
        <w:t xml:space="preserve"> or junior academic</w:t>
      </w:r>
      <w:r w:rsidR="00991C84">
        <w:t>s</w:t>
      </w:r>
      <w:r w:rsidR="00D71011">
        <w:t xml:space="preserve">-managers </w:t>
      </w:r>
      <w:r w:rsidR="00D71011">
        <w:fldChar w:fldCharType="begin"/>
      </w:r>
      <w:r w:rsidR="004F1236">
        <w:instrText xml:space="preserve"> ADDIN ZOTERO_ITEM CSL_CITATION {"citationID":"118vj7e9pg","properties":{"formattedCitation":"(Mercer, 2009)","plainCitation":"(Mercer, 2009)"},"citationItems":[{"id":3100,"uris":["http://zotero.org/users/3076482/items/X27KQUFZ"],"uri":["http://zotero.org/users/3076482/items/X27KQUFZ"],"itemData":{"id":3100,"type":"article-journal","title":"Junior academic-manager in higher education: an untold story?","container-title":"The International Journal of Educational Management","page":"348-359","volume":"23","issue":"4","source":"ProQuest","abstract":"The purpose of this paper is to investigate the impact of new managerialism on junior academic-managers (defined as those having informal leadership or management roles below the level of head of department). It aims to discover: whether junior academic-managers experience the same tensions as Heads of Department; whether distributed leadership is possible and/or desirable in Higher Education; and what types of support junior academic-managers might welcome. The paper draws upon previous literature and a small case study of one university department in a mid-ranking UK university. Junior academic-managers experience similar kinds of tensions to heads of department. Although distributed leadership is considered a necessity in higher education, in practice, devolved leadership is more common than genuinely distributed leadership. Junior academic-managers would benefit from the same types of support as heads of department, but increased administrative assistance would be particularly helpful. Some, though not all, of the tensions felt by both groups could be alleviated if higher education institutions (HEIs) adopted a modified form of workforce remodelling, similar to that being implemented in English and Welsh schools. There are relatively few studies looking at academic heads of department, and virtually none looking at junior academic-managers. The argument that school workforce remodelling might be adapted for the HE sector is not made elsewhere.","URL":"https://search.proquest.com/docview/229179517/abstract/CB7EBD04E13642F3PQ/5","DOI":"http://dx.doi.org/10.1108/09513540910957444","ISSN":"0951354X","shortTitle":"Junior academic-manager in higher education","language":"English","author":[{"family":"Mercer","given":"Justine"}],"issued":{"date-parts":[["2009"]]},"accessed":{"date-parts":[["2017",3,20]]}}}],"schema":"https://github.com/citation-style-language/schema/raw/master/csl-citation.json"} </w:instrText>
      </w:r>
      <w:r w:rsidR="00D71011">
        <w:fldChar w:fldCharType="separate"/>
      </w:r>
      <w:r w:rsidR="00131481" w:rsidRPr="00131481">
        <w:rPr>
          <w:rFonts w:cs="Arial"/>
        </w:rPr>
        <w:t>(Mercer, 2009)</w:t>
      </w:r>
      <w:r w:rsidR="00D71011">
        <w:fldChar w:fldCharType="end"/>
      </w:r>
      <w:r w:rsidR="00D71011">
        <w:t>, play a pivotal role in the effective operation of higher education institutions (HEIs) in the UK. Despite this, there is very little academic literature available on aspects relating to this role.</w:t>
      </w:r>
      <w:r w:rsidR="000E2757">
        <w:t xml:space="preserve"> </w:t>
      </w:r>
      <w:r w:rsidR="00FE20A2">
        <w:t xml:space="preserve">Generally, course leaders occupy a vague institutional position where they usually take responsibility for managing courses or course schemes, but not for managing staff </w:t>
      </w:r>
      <w:r w:rsidR="00FE20A2">
        <w:fldChar w:fldCharType="begin"/>
      </w:r>
      <w:r w:rsidR="00FE20A2">
        <w:instrText xml:space="preserve"> ADDIN ZOTERO_ITEM CSL_CITATION {"citationID":"o1mb6r6gd","properties":{"formattedCitation":"(Murphy and Curtis, 2013)","plainCitation":"(Murphy and Curtis, 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chema":"https://github.com/citation-style-language/schema/raw/master/csl-citation.json"} </w:instrText>
      </w:r>
      <w:r w:rsidR="00FE20A2">
        <w:fldChar w:fldCharType="separate"/>
      </w:r>
      <w:r w:rsidR="00131481" w:rsidRPr="00131481">
        <w:rPr>
          <w:rFonts w:cs="Arial"/>
        </w:rPr>
        <w:t>(Murphy and Curtis, 2013)</w:t>
      </w:r>
      <w:r w:rsidR="00FE20A2">
        <w:fldChar w:fldCharType="end"/>
      </w:r>
      <w:r w:rsidR="00FE20A2">
        <w:t xml:space="preserve">. This does not however reduce the range of tasks course leaders are responsible for: </w:t>
      </w:r>
      <w:r w:rsidR="000E2757">
        <w:t xml:space="preserve">responsibilities include course management, staff and student timetabling, curriculum development, quality assurance at course level, marketing, admissions, student pastoral support and mentoring new academic staff. The scarceness of </w:t>
      </w:r>
      <w:r w:rsidR="000E2757">
        <w:lastRenderedPageBreak/>
        <w:t xml:space="preserve">literature is therefore surprising, given the </w:t>
      </w:r>
      <w:r w:rsidR="00991C84">
        <w:t xml:space="preserve">importance of these topics for the various benchmarks the modern managerialist UK HEI is measured against. In particular the student experience, a concept central to the National Student Survey (NSS) and indirectly linked to the Teaching Excellence Framework (TEF), is of importance. Due to their position within the institution, course leaders are ideally suited to translate institutional policy into appropriate curriculum and pedagogy strategies </w:t>
      </w:r>
      <w:r w:rsidR="00991C84">
        <w:fldChar w:fldCharType="begin"/>
      </w:r>
      <w:r w:rsidR="00991C84">
        <w:instrText xml:space="preserve"> ADDIN ZOTERO_ITEM CSL_CITATION {"citationID":"90acgd1gg","properties":{"formattedCitation":"(Milburn, 2010)","plainCitation":"(Milburn, 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chema":"https://github.com/citation-style-language/schema/raw/master/csl-citation.json"} </w:instrText>
      </w:r>
      <w:r w:rsidR="00991C84">
        <w:fldChar w:fldCharType="separate"/>
      </w:r>
      <w:r w:rsidR="00131481" w:rsidRPr="00131481">
        <w:rPr>
          <w:rFonts w:cs="Arial"/>
        </w:rPr>
        <w:t>(Milburn, 2010)</w:t>
      </w:r>
      <w:r w:rsidR="00991C84">
        <w:fldChar w:fldCharType="end"/>
      </w:r>
      <w:r w:rsidR="00991C84">
        <w:t xml:space="preserve"> and </w:t>
      </w:r>
      <w:r w:rsidR="00B85310">
        <w:t xml:space="preserve">to bridge academic and pastoral care for both cohorts and individual students </w:t>
      </w:r>
      <w:r w:rsidR="00B85310">
        <w:fldChar w:fldCharType="begin"/>
      </w:r>
      <w:r w:rsidR="001F0109">
        <w:instrText xml:space="preserve"> ADDIN ZOTERO_ITEM CSL_CITATION {"citationID":"2d8acsn6lq","properties":{"formattedCitation":"{\\rtf (Blackmore {\\i{}et al.}, 2007)}","plainCitation":"(Blackmore et al., 2007)"},"citationItems":[{"id":3084,"uris":["http://zotero.org/users/3076482/items/TTNSV63Q"],"uri":["http://zotero.org/users/3076482/items/TTNSV63Q"],"itemData":{"id":3084,"type":"report","title":"Investigating the capabilities of course and module leaders in departments","publisher":"York: Higher Education Academy","source":"Google Scholar","URL":"http://www.academia.edu/download/44877342/Investigating_the_capabilities_of_course20160418-3342-in1ap4.pdf","author":[{"family":"Blackmore","given":"Paul"},{"family":"Dales","given":"Richard"},{"family":"Law","given":"Sue"},{"family":"Yates","given":"Paul"}],"issued":{"date-parts":[["2007"]]},"accessed":{"date-parts":[["2017",3,10]]}}}],"schema":"https://github.com/citation-style-language/schema/raw/master/csl-citation.json"} </w:instrText>
      </w:r>
      <w:r w:rsidR="00B85310">
        <w:fldChar w:fldCharType="separate"/>
      </w:r>
      <w:r w:rsidR="00131481" w:rsidRPr="00131481">
        <w:rPr>
          <w:rFonts w:cs="Arial"/>
          <w:szCs w:val="24"/>
        </w:rPr>
        <w:t xml:space="preserve">(Blackmore </w:t>
      </w:r>
      <w:r w:rsidR="00131481" w:rsidRPr="00131481">
        <w:rPr>
          <w:rFonts w:cs="Arial"/>
          <w:i/>
          <w:iCs/>
          <w:szCs w:val="24"/>
        </w:rPr>
        <w:t>et al.</w:t>
      </w:r>
      <w:r w:rsidR="00131481" w:rsidRPr="00131481">
        <w:rPr>
          <w:rFonts w:cs="Arial"/>
          <w:szCs w:val="24"/>
        </w:rPr>
        <w:t>, 2007)</w:t>
      </w:r>
      <w:r w:rsidR="00B85310">
        <w:fldChar w:fldCharType="end"/>
      </w:r>
      <w:r w:rsidR="00B85310">
        <w:t>.</w:t>
      </w:r>
      <w:r w:rsidR="00FC5604">
        <w:t xml:space="preserve"> However, this crucial role is under-recognised by both the institution and the wider academic community </w:t>
      </w:r>
      <w:r w:rsidR="00FC5604">
        <w:fldChar w:fldCharType="begin"/>
      </w:r>
      <w:r w:rsidR="00FC5604">
        <w:instrText xml:space="preserve"> ADDIN ZOTERO_ITEM CSL_CITATION {"citationID":"2o4br31it5","properties":{"formattedCitation":"(Murphy and Curtis, 2013)","plainCitation":"(Murphy and Curtis, 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chema":"https://github.com/citation-style-language/schema/raw/master/csl-citation.json"} </w:instrText>
      </w:r>
      <w:r w:rsidR="00FC5604">
        <w:fldChar w:fldCharType="separate"/>
      </w:r>
      <w:r w:rsidR="00131481" w:rsidRPr="00131481">
        <w:rPr>
          <w:rFonts w:cs="Arial"/>
        </w:rPr>
        <w:t>(Murphy and Curtis, 2013)</w:t>
      </w:r>
      <w:r w:rsidR="00FC5604">
        <w:fldChar w:fldCharType="end"/>
      </w:r>
      <w:r w:rsidR="00FC5604">
        <w:t>.</w:t>
      </w:r>
      <w:r w:rsidR="00481E0B">
        <w:t xml:space="preserve"> </w:t>
      </w:r>
      <w:r w:rsidR="00B875E2">
        <w:t>Although the</w:t>
      </w:r>
      <w:r w:rsidR="003305E7">
        <w:t xml:space="preserve"> literature makes distinction between “management” and </w:t>
      </w:r>
      <w:r w:rsidR="005B6613">
        <w:t>“</w:t>
      </w:r>
      <w:r w:rsidR="003305E7">
        <w:t xml:space="preserve">leadership” </w:t>
      </w:r>
      <w:r w:rsidR="003305E7">
        <w:fldChar w:fldCharType="begin"/>
      </w:r>
      <w:r w:rsidR="003305E7">
        <w:instrText xml:space="preserve"> ADDIN ZOTERO_ITEM CSL_CITATION {"citationID":"OjT0Dioi","properties":{"formattedCitation":"(Middlehurst and Elton, 1992)","plainCitation":"(Middlehurst and Elton, 1992)"},"citationItems":[{"id":5835,"uris":["http://zotero.org/users/3076482/items/ZS7JQCM9"],"uri":["http://zotero.org/users/3076482/items/ZS7JQCM9"],"itemData":{"id":5835,"type":"article-journal","title":"Leadership and management in higher education","container-title":"Studies in Higher Education","page":"251-264","volume":"17","issue":"3","source":"CrossRef","URL":"http://www.tandfonline.com/doi/abs/10.1080/03075079212331382527","DOI":"10.1080/03075079212331382527","ISSN":"0307-5079, 1470-174X","language":"en","author":[{"family":"Middlehurst","given":"Robin"},{"family":"Elton","given":"Lewis"}],"issued":{"date-parts":[["1992",1]]},"accessed":{"date-parts":[["2017",7,28]]}}}],"schema":"https://github.com/citation-style-language/schema/raw/master/csl-citation.json"} </w:instrText>
      </w:r>
      <w:r w:rsidR="003305E7">
        <w:fldChar w:fldCharType="separate"/>
      </w:r>
      <w:r w:rsidR="00131481" w:rsidRPr="00131481">
        <w:rPr>
          <w:rFonts w:cs="Arial"/>
        </w:rPr>
        <w:t>(Middlehurst and Elton, 1992)</w:t>
      </w:r>
      <w:r w:rsidR="003305E7">
        <w:fldChar w:fldCharType="end"/>
      </w:r>
      <w:r w:rsidR="003305E7">
        <w:t xml:space="preserve">, this distinction goes beyond the scope of this review. </w:t>
      </w:r>
      <w:r w:rsidR="00991019">
        <w:t>Instead, f</w:t>
      </w:r>
      <w:r w:rsidR="003305E7">
        <w:t xml:space="preserve">or the purposes of this paper, a course leader is a member of academic staff responsible for the leadership and management of a higher education course or multiple related higher education courses and the academic leadership of their related course teams. </w:t>
      </w:r>
      <w:r w:rsidR="00B85310">
        <w:t>This paper aims to review the literature surrounding course leaders and course leadership</w:t>
      </w:r>
      <w:r w:rsidR="00FC5604">
        <w:t xml:space="preserve"> in the UK</w:t>
      </w:r>
      <w:r w:rsidR="00B85310">
        <w:t>, with a particular focus on small specialist institutions. It starts with an exploration of the role of the course leader, followed by barriers to effective course leadership. It will then evaluate proposed strategies to mitigate these barriers</w:t>
      </w:r>
      <w:r w:rsidR="001E1E2D">
        <w:t>. Finally, course leadership will be discussed in the context of small specialist higher education institutions</w:t>
      </w:r>
      <w:r w:rsidR="00FC5604">
        <w:t xml:space="preserve"> and </w:t>
      </w:r>
      <w:r w:rsidR="0009225E">
        <w:t>areas requiring further research will be highlighted.</w:t>
      </w:r>
    </w:p>
    <w:p w:rsidR="0009225E" w:rsidRDefault="0009225E" w:rsidP="00D9585F">
      <w:pPr>
        <w:spacing w:line="360" w:lineRule="auto"/>
        <w:jc w:val="both"/>
      </w:pPr>
    </w:p>
    <w:p w:rsidR="0009225E" w:rsidRPr="00E93743" w:rsidRDefault="0009225E" w:rsidP="00D9585F">
      <w:pPr>
        <w:spacing w:line="360" w:lineRule="auto"/>
        <w:jc w:val="both"/>
        <w:rPr>
          <w:b/>
        </w:rPr>
      </w:pPr>
      <w:r w:rsidRPr="00E93743">
        <w:rPr>
          <w:b/>
        </w:rPr>
        <w:t>The role of the course leader</w:t>
      </w:r>
    </w:p>
    <w:p w:rsidR="001E091D" w:rsidRDefault="00BF4F16" w:rsidP="00D9585F">
      <w:pPr>
        <w:spacing w:line="360" w:lineRule="auto"/>
        <w:jc w:val="both"/>
      </w:pPr>
      <w:r>
        <w:t xml:space="preserve">In most cases, UK course leaders are responsible for academic leadership, as opposed to the head of department-level role, where staff hold line management and financial responsibility </w:t>
      </w:r>
      <w:r>
        <w:fldChar w:fldCharType="begin"/>
      </w:r>
      <w:r>
        <w:instrText xml:space="preserve"> ADDIN ZOTERO_ITEM CSL_CITATION {"citationID":"nmnimgqng","properties":{"formattedCitation":"(Milburn, 2010)","plainCitation":"(Milburn, 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chema":"https://github.com/citation-style-language/schema/raw/master/csl-citation.json"} </w:instrText>
      </w:r>
      <w:r>
        <w:fldChar w:fldCharType="separate"/>
      </w:r>
      <w:r w:rsidR="00131481" w:rsidRPr="00131481">
        <w:rPr>
          <w:rFonts w:cs="Arial"/>
        </w:rPr>
        <w:t>(Milburn, 2010)</w:t>
      </w:r>
      <w:r>
        <w:fldChar w:fldCharType="end"/>
      </w:r>
      <w:r>
        <w:t xml:space="preserve">. </w:t>
      </w:r>
      <w:r w:rsidR="00081145">
        <w:t xml:space="preserve">Although there are differences in institutional practice across the UK when it comes to the course leadership, </w:t>
      </w:r>
      <w:r w:rsidR="00617FC6">
        <w:t xml:space="preserve">Murphy and Curtis </w:t>
      </w:r>
      <w:r w:rsidR="00617FC6">
        <w:fldChar w:fldCharType="begin"/>
      </w:r>
      <w:r w:rsidR="00617FC6">
        <w:instrText xml:space="preserve"> ADDIN ZOTERO_ITEM CSL_CITATION {"citationID":"4co14k09t","properties":{"formattedCitation":"(2013)","plainCitation":"(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uppress-author":true}],"schema":"https://github.com/citation-style-language/schema/raw/master/csl-citation.json"} </w:instrText>
      </w:r>
      <w:r w:rsidR="00617FC6">
        <w:fldChar w:fldCharType="separate"/>
      </w:r>
      <w:r w:rsidR="00131481" w:rsidRPr="00131481">
        <w:rPr>
          <w:rFonts w:cs="Arial"/>
        </w:rPr>
        <w:t>(2013)</w:t>
      </w:r>
      <w:r w:rsidR="00617FC6">
        <w:fldChar w:fldCharType="end"/>
      </w:r>
      <w:r w:rsidR="00617FC6">
        <w:t xml:space="preserve"> found </w:t>
      </w:r>
      <w:r w:rsidR="00081145">
        <w:t xml:space="preserve">there is a relatively standard set of tasks which course leaders undertake as part of their role. In 1992, the Council for National Academic Awards (CNAA) first published a comprehensive overview of the role of the course leader </w:t>
      </w:r>
      <w:r w:rsidR="00081145">
        <w:fldChar w:fldCharType="begin"/>
      </w:r>
      <w:r w:rsidR="00131481">
        <w:instrText xml:space="preserve"> ADDIN ZOTERO_ITEM CSL_CITATION {"citationID":"LZ0SW6R0","properties":{"formattedCitation":"(Bradley, Little and Brennan, 1992)","plainCitation":"(Bradley, Little and Brennan, 1992)"},"citationItems":[{"id":3105,"uris":["http://zotero.org/users/3076482/items/XUNS5G3F"],"uri":["http://zotero.org/users/3076482/items/XUNS5G3F"],"itemData":{"id":3105,"type":"book","title":"The role of the course leader","publisher":"Council for National Academic Awards","publisher-place":"London","source":"Open WorldCat","event-place":"London","URL":"http://www.worldcat.org/title/role-of-the-course-leader/oclc/26770385","ISBN":"978-1-85824-003-9","note":"OCLC: 26770385","language":"English","author":[{"family":"Bradley","given":"Greta"},{"family":"Little","given":"Brenda"},{"family":"Brennan","given":"John"}],"issued":{"date-parts":[["1992"]]}}}],"schema":"https://github.com/citation-style-language/schema/raw/master/csl-citation.json"} </w:instrText>
      </w:r>
      <w:r w:rsidR="00081145">
        <w:fldChar w:fldCharType="separate"/>
      </w:r>
      <w:r w:rsidR="00131481" w:rsidRPr="00131481">
        <w:rPr>
          <w:rFonts w:cs="Arial"/>
        </w:rPr>
        <w:t>(Bradley, Little and Brennan, 1992)</w:t>
      </w:r>
      <w:r w:rsidR="00081145">
        <w:fldChar w:fldCharType="end"/>
      </w:r>
      <w:r w:rsidR="00081145">
        <w:t>. Since that publication, many changes in the UK higher education landscape have taken place, such as the modularisation of academic courses, the introduction of various levels of tuition fees, and the marketisation</w:t>
      </w:r>
      <w:r w:rsidR="00D735CA">
        <w:t xml:space="preserve"> </w:t>
      </w:r>
      <w:r w:rsidR="005A53F3">
        <w:t xml:space="preserve">of </w:t>
      </w:r>
      <w:r w:rsidR="00D735CA">
        <w:t xml:space="preserve">and change to </w:t>
      </w:r>
      <w:r w:rsidR="005A53F3">
        <w:t>mass</w:t>
      </w:r>
      <w:r w:rsidR="00081145">
        <w:t xml:space="preserve"> higher education</w:t>
      </w:r>
      <w:r w:rsidR="005A53F3">
        <w:t xml:space="preserve"> </w:t>
      </w:r>
      <w:r w:rsidR="005A53F3">
        <w:fldChar w:fldCharType="begin"/>
      </w:r>
      <w:r w:rsidR="005A53F3">
        <w:instrText xml:space="preserve"> ADDIN ZOTERO_ITEM CSL_CITATION {"citationID":"186c9a7h54","properties":{"formattedCitation":"(Sotirakou, 2004)","plainCitation":"(Sotirakou, 2004)"},"citationItems":[{"id":5825,"uris":["http://zotero.org/users/3076482/items/DQ4DFW4Q"],"uri":["http://zotero.org/users/3076482/items/DQ4DFW4Q"],"itemData":{"id":5825,"type":"article-journal","title":"Coping with conflict within the entrepreneurial university: threat or challenge for heads of departments in the UK higher education context","container-title":"International Review of Administrative Sciences","page":"345–372","volume":"70","issue":"2","source":"Google Scholar","URL":"http://journals.sagepub.com/doi/abs/10.1177/0020852304044261","shortTitle":"Coping with conflict within the entrepreneurial university","author":[{"family":"Sotirakou","given":"Tatiana"}],"issued":{"date-parts":[["2004"]]},"accessed":{"date-parts":[["2017",7,28]]}}}],"schema":"https://github.com/citation-style-language/schema/raw/master/csl-citation.json"} </w:instrText>
      </w:r>
      <w:r w:rsidR="005A53F3">
        <w:fldChar w:fldCharType="separate"/>
      </w:r>
      <w:r w:rsidR="00131481" w:rsidRPr="00131481">
        <w:rPr>
          <w:rFonts w:cs="Arial"/>
        </w:rPr>
        <w:t>(Sotirakou, 2004)</w:t>
      </w:r>
      <w:r w:rsidR="005A53F3">
        <w:fldChar w:fldCharType="end"/>
      </w:r>
      <w:r w:rsidR="00081145">
        <w:t xml:space="preserve">. However, the types of tasks undertaken by course leaders are still very much the same, </w:t>
      </w:r>
      <w:r w:rsidR="00D735CA">
        <w:t xml:space="preserve">albeit with </w:t>
      </w:r>
      <w:r w:rsidR="005A53F3">
        <w:t>extended admin</w:t>
      </w:r>
      <w:r>
        <w:t>istrative responsibilities and serving a</w:t>
      </w:r>
      <w:r w:rsidR="005A53F3">
        <w:t xml:space="preserve"> consumerist</w:t>
      </w:r>
      <w:r w:rsidR="00617FC6">
        <w:t>-minded</w:t>
      </w:r>
      <w:r w:rsidR="005A53F3">
        <w:t xml:space="preserve"> student population which is less numerate, literate and knowledgeable </w:t>
      </w:r>
      <w:r w:rsidR="005A53F3">
        <w:fldChar w:fldCharType="begin"/>
      </w:r>
      <w:r w:rsidR="005A53F3">
        <w:instrText xml:space="preserve"> ADDIN ZOTERO_ITEM CSL_CITATION {"citationID":"2l0ef26lnj","properties":{"formattedCitation":"(Milburn, 2010)","plainCitation":"(Milburn, 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chema":"https://github.com/citation-style-language/schema/raw/master/csl-citation.json"} </w:instrText>
      </w:r>
      <w:r w:rsidR="005A53F3">
        <w:fldChar w:fldCharType="separate"/>
      </w:r>
      <w:r w:rsidR="00131481" w:rsidRPr="00131481">
        <w:rPr>
          <w:rFonts w:cs="Arial"/>
        </w:rPr>
        <w:t>(Milburn, 2010)</w:t>
      </w:r>
      <w:r w:rsidR="005A53F3">
        <w:fldChar w:fldCharType="end"/>
      </w:r>
      <w:r w:rsidR="005A53F3">
        <w:t>.</w:t>
      </w:r>
      <w:r w:rsidR="001E091D">
        <w:t xml:space="preserve"> In general, course leaders provide a bridge between students and staff, and between institutional and external structures the course relies </w:t>
      </w:r>
      <w:r w:rsidR="001E091D">
        <w:lastRenderedPageBreak/>
        <w:t xml:space="preserve">on </w:t>
      </w:r>
      <w:r w:rsidR="001E091D">
        <w:fldChar w:fldCharType="begin"/>
      </w:r>
      <w:r w:rsidR="00131481">
        <w:instrText xml:space="preserve"> ADDIN ZOTERO_ITEM CSL_CITATION {"citationID":"13ea0h2eld","properties":{"formattedCitation":"(Wisker, 1996; Milburn, 2010)","plainCitation":"(Wisker, 1996; Milburn, 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id":3114,"uris":["http://zotero.org/users/3076482/items/QNFW2C6K"],"uri":["http://zotero.org/users/3076482/items/QNFW2C6K"],"itemData":{"id":3114,"type":"chapter","title":"Course leaders and course scheme leaders: defining the roles","container-title":"Leading Academic Programmes and Courses: Development in roles, practices and in-house training","collection-title":"SEDA Papers","collection-number":"97","publisher":"SEDA","publisher-place":"Edgbaston","page":"65-74","event-place":"Edgbaston","ISBN":"0 946815 39 9","author":[{"family":"Wisker","given":"Gina"}],"editor":[{"family":"Wisker","given":"Gina"}],"issued":{"date-parts":[["1996"]]}}}],"schema":"https://github.com/citation-style-language/schema/raw/master/csl-citation.json"} </w:instrText>
      </w:r>
      <w:r w:rsidR="001E091D">
        <w:fldChar w:fldCharType="separate"/>
      </w:r>
      <w:r w:rsidR="00131481" w:rsidRPr="00131481">
        <w:rPr>
          <w:rFonts w:cs="Arial"/>
        </w:rPr>
        <w:t>(Wisker, 1996; Milburn, 2010)</w:t>
      </w:r>
      <w:r w:rsidR="001E091D">
        <w:fldChar w:fldCharType="end"/>
      </w:r>
      <w:r w:rsidR="001E091D">
        <w:t xml:space="preserve">. </w:t>
      </w:r>
      <w:r w:rsidR="005A53F3">
        <w:t xml:space="preserve">Based on the limited literature available on the topic, the main areas of responsibility of the course leader are student recruitment, induction, </w:t>
      </w:r>
      <w:r w:rsidR="005D5518">
        <w:t xml:space="preserve">student experience and </w:t>
      </w:r>
      <w:r w:rsidR="00480B54">
        <w:t xml:space="preserve">pastoral care, </w:t>
      </w:r>
      <w:r w:rsidR="005A53F3">
        <w:t>course management, quality assurance</w:t>
      </w:r>
      <w:r w:rsidR="001E091D">
        <w:t>,</w:t>
      </w:r>
      <w:r w:rsidR="005A53F3">
        <w:t xml:space="preserve"> and curriculum development</w:t>
      </w:r>
      <w:r w:rsidR="001E091D">
        <w:t xml:space="preserve"> </w:t>
      </w:r>
      <w:r w:rsidR="001E091D">
        <w:fldChar w:fldCharType="begin"/>
      </w:r>
      <w:r w:rsidR="00184233">
        <w:instrText xml:space="preserve"> ADDIN ZOTERO_ITEM CSL_CITATION {"citationID":"fWhTTsxr","properties":{"formattedCitation":"{\\rtf (Bradley, Little and Brennan, 1992; Wisker, 1996; Marcella and Smith, 1998; Blackmore {\\i{}et al.}, 2007; Mercer, 2009; Krause {\\i{}et al.}, 2010; Milburn, 2010; Murphy and Curtis, 2013)}","plainCitation":"(Bradley, Little and Brennan, 1992; Wisker, 1996; Marcella and Smith, 1998; Blackmore et al., 2007; Mercer, 2009; Krause et al., 2010; Milburn, 2010; Murphy and Curtis, 2013)"},"citationItems":[{"id":3084,"uris":["http://zotero.org/users/3076482/items/TTNSV63Q"],"uri":["http://zotero.org/users/3076482/items/TTNSV63Q"],"itemData":{"id":3084,"type":"report","title":"Investigating the capabilities of course and module leaders in departments","publisher":"York: Higher Education Academy","source":"Google Scholar","URL":"http://www.academia.edu/download/44877342/Investigating_the_capabilities_of_course20160418-3342-in1ap4.pdf","author":[{"family":"Blackmore","given":"Paul"},{"family":"Dales","given":"Richard"},{"family":"Law","given":"Sue"},{"family":"Yates","given":"Paul"}],"issued":{"date-parts":[["2007"]]},"accessed":{"date-parts":[["2017",3,10]]}}},{"id":3105,"uris":["http://zotero.org/users/3076482/items/XUNS5G3F"],"uri":["http://zotero.org/users/3076482/items/XUNS5G3F"],"itemData":{"id":3105,"type":"book","title":"The role of the course leader","publisher":"Council for National Academic Awards","publisher-place":"London","source":"Open WorldCat","event-place":"London","URL":"http://www.worldcat.org/title/role-of-the-course-leader/oclc/26770385","ISBN":"978-1-85824-003-9","note":"OCLC: 26770385","language":"English","author":[{"family":"Bradley","given":"Greta"},{"family":"Little","given":"Brenda"},{"family":"Brennan","given":"John"}],"issued":{"date-parts":[["1992"]]}}},{"id":5845,"uris":["http://zotero.org/users/3076482/items/ZTUIBSD8"],"uri":["http://zotero.org/users/3076482/items/ZTUIBSD8"],"itemData":{"id":5845,"type":"paper-conference","title":"Degree programme leader roles and identities in changing times","container-title":"Society for Research in Higher Education Annual Research Conference","source":"Google Scholar","URL":"https://research-repository.griffith.edu.au/bitstream/handle/10072/38879/69889_1.pdf?sequence=1","author":[{"family":"Krause","given":"K."},{"family":"Bath","given":"Debra"},{"family":"Lizzio","given":"Alfred"},{"family":"Albert","given":"Louis"},{"family":"Clark","given":"J."},{"family":"Campbell","given":"S."},{"family":"Fyffe","given":"J."},{"family":"Scott","given":"G."},{"family":"Spencer","given":"D."}],"issued":{"date-parts":[["2010"]]},"accessed":{"date-parts":[["2017",7,28]]}}},{"id":3085,"uris":["http://zotero.org/users/3076482/items/IT6GQFKE"],"uri":["http://zotero.org/users/3076482/items/IT6GQFKE"],"itemData":{"id":3085,"type":"article-journal","title":"The role of the course leader in taught Masters</w:instrText>
      </w:r>
      <w:r w:rsidR="00184233">
        <w:rPr>
          <w:rFonts w:ascii="Cambria Math" w:hAnsi="Cambria Math" w:cs="Cambria Math"/>
        </w:rPr>
        <w:instrText>‐</w:instrText>
      </w:r>
      <w:r w:rsidR="00184233">
        <w:instrText xml:space="preserve">level courses in the LIS sector in the United Kingdom","container-title":"Library Review","page":"115-124","volume":"47","issue":"2","source":"CrossRef","URL":"http://www.emeraldinsight.com/doi/10.1108/00242539810369981","DOI":"10.1108/00242539810369981","ISSN":"0024-2535","language":"en","author":[{"family":"Marcella","given":"Rita"},{"family":"Smith","given":"Judith M."}],"issued":{"date-parts":[["1998",3]]},"accessed":{"date-parts":[["2017",3,10]]}}},{"id":3100,"uris":["http://zotero.org/users/3076482/items/X27KQUFZ"],"uri":["http://zotero.org/users/3076482/items/X27KQUFZ"],"itemData":{"id":3100,"type":"article-journal","title":"Junior academic-manager in higher education: an untold story?","container-title":"The International Journal of Educational Management","page":"348-359","volume":"23","issue":"4","source":"ProQuest","abstract":"The purpose of this paper is to investigate the impact of new managerialism on junior academic-managers (defined as those having informal leadership or management roles below the level of head of department). It aims to discover: whether junior academic-managers experience the same tensions as Heads of Department; whether distributed leadership is possible and/or desirable in Higher Education; and what types of support junior academic-managers might welcome. The paper draws upon previous literature and a small case study of one university department in a mid-ranking UK university. Junior academic-managers experience similar kinds of tensions to heads of department. Although distributed leadership is considered a necessity in higher education, in practice, devolved leadership is more common than genuinely distributed leadership. Junior academic-managers would benefit from the same types of support as heads of department, but increased administrative assistance would be particularly helpful. Some, though not all, of the tensions felt by both groups could be alleviated if higher education institutions (HEIs) adopted a modified form of workforce remodelling, similar to that being implemented in English and Welsh schools. There are relatively few studies looking at academic heads of department, and virtually none looking at junior academic-managers. The argument that school workforce remodelling might be adapted for the HE sector is not made elsewhere.","URL":"https://search.proquest.com/docview/229179517/abstract/CB7EBD04E13642F3PQ/5","DOI":"http://dx.doi.org/10.1108/09513540910957444","ISSN":"0951354X","shortTitle":"Junior academic-manager in higher education","language":"English","author":[{"family":"Mercer","given":"Justine"}],"issued":{"date-parts":[["2009"]]},"accessed":{"date-parts":[["2017",3,20]]}}},{"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id":3114,"uris":["http://zotero.org/users/3076482/items/QNFW2C6K"],"uri":["http://zotero.org/users/3076482/items/QNFW2C6K"],"itemData":{"id":3114,"type":"chapter","title":"Course leaders and course scheme leaders: defining the roles","container-title":"Leading Academic Programmes and Courses: Development in roles, practices and in-house training","collection-title":"SEDA Papers","collection-number":"97","publisher":"SEDA","publisher-place":"Edgbaston","page":"65-74","event-place":"Edgbaston","ISBN":"0 946815 39 9","author":[{"family":"Wisker","given":"Gina"}],"editor":[{"family":"Wisker","given":"Gina"}],"issued":{"date-parts":[["1996"]]}}}],"schema":"https://github.com/citation-style-language/schema/raw/master/csl-citation.json"} </w:instrText>
      </w:r>
      <w:r w:rsidR="001E091D">
        <w:fldChar w:fldCharType="separate"/>
      </w:r>
      <w:r w:rsidR="00184233" w:rsidRPr="00184233">
        <w:rPr>
          <w:rFonts w:cs="Arial"/>
          <w:szCs w:val="24"/>
        </w:rPr>
        <w:t>(Bradley, Little and Brennan, 1992; W</w:t>
      </w:r>
      <w:bookmarkStart w:id="0" w:name="_GoBack"/>
      <w:bookmarkEnd w:id="0"/>
      <w:r w:rsidR="00184233" w:rsidRPr="00184233">
        <w:rPr>
          <w:rFonts w:cs="Arial"/>
          <w:szCs w:val="24"/>
        </w:rPr>
        <w:t xml:space="preserve">isker, 1996; Marcella and Smith, 1998; Blackmore </w:t>
      </w:r>
      <w:r w:rsidR="00184233" w:rsidRPr="00184233">
        <w:rPr>
          <w:rFonts w:cs="Arial"/>
          <w:i/>
          <w:iCs/>
          <w:szCs w:val="24"/>
        </w:rPr>
        <w:t>et al.</w:t>
      </w:r>
      <w:r w:rsidR="00184233" w:rsidRPr="00184233">
        <w:rPr>
          <w:rFonts w:cs="Arial"/>
          <w:szCs w:val="24"/>
        </w:rPr>
        <w:t xml:space="preserve">, 2007; Mercer, 2009; Krause </w:t>
      </w:r>
      <w:r w:rsidR="00184233" w:rsidRPr="00184233">
        <w:rPr>
          <w:rFonts w:cs="Arial"/>
          <w:i/>
          <w:iCs/>
          <w:szCs w:val="24"/>
        </w:rPr>
        <w:t>et al.</w:t>
      </w:r>
      <w:r w:rsidR="00184233" w:rsidRPr="00184233">
        <w:rPr>
          <w:rFonts w:cs="Arial"/>
          <w:szCs w:val="24"/>
        </w:rPr>
        <w:t>, 2010; Milburn, 2010; Murphy and Curtis, 2013)</w:t>
      </w:r>
      <w:r w:rsidR="001E091D">
        <w:fldChar w:fldCharType="end"/>
      </w:r>
      <w:r w:rsidR="001E091D">
        <w:t xml:space="preserve">. </w:t>
      </w:r>
    </w:p>
    <w:p w:rsidR="001E091D" w:rsidRPr="004B4CAC" w:rsidRDefault="001E091D" w:rsidP="00D9585F">
      <w:pPr>
        <w:spacing w:line="360" w:lineRule="auto"/>
        <w:jc w:val="both"/>
      </w:pPr>
      <w:r>
        <w:t xml:space="preserve">Course leaders </w:t>
      </w:r>
      <w:r w:rsidR="00480B54">
        <w:t>are generally responsible</w:t>
      </w:r>
      <w:r w:rsidR="00327B02">
        <w:t xml:space="preserve"> and accountable</w:t>
      </w:r>
      <w:r w:rsidR="00480B54">
        <w:t xml:space="preserve"> for marketing of courses, admissions decisions and student number projections on which bud</w:t>
      </w:r>
      <w:r w:rsidR="00327B02">
        <w:t xml:space="preserve">get decisions are based </w:t>
      </w:r>
      <w:r w:rsidR="00327B02">
        <w:fldChar w:fldCharType="begin"/>
      </w:r>
      <w:r w:rsidR="00327B02">
        <w:instrText xml:space="preserve"> ADDIN ZOTERO_ITEM CSL_CITATION {"citationID":"8e0dq4j30","properties":{"formattedCitation":"(Marcella and Smith, 1998)","plainCitation":"(Marcella and Smith, 1998)"},"citationItems":[{"id":3085,"uris":["http://zotero.org/users/3076482/items/IT6GQFKE"],"uri":["http://zotero.org/users/3076482/items/IT6GQFKE"],"itemData":{"id":3085,"type":"article-journal","title":"The role of the course leader in taught Masters</w:instrText>
      </w:r>
      <w:r w:rsidR="00327B02">
        <w:rPr>
          <w:rFonts w:ascii="Cambria Math" w:hAnsi="Cambria Math" w:cs="Cambria Math"/>
        </w:rPr>
        <w:instrText>‐</w:instrText>
      </w:r>
      <w:r w:rsidR="00327B02">
        <w:instrText xml:space="preserve">level courses in the LIS sector in the United Kingdom","container-title":"Library Review","page":"115-124","volume":"47","issue":"2","source":"CrossRef","URL":"http://www.emeraldinsight.com/doi/10.1108/00242539810369981","DOI":"10.1108/00242539810369981","ISSN":"0024-2535","language":"en","author":[{"family":"Marcella","given":"Rita"},{"family":"Smith","given":"Judith M."}],"issued":{"date-parts":[["1998",3]]},"accessed":{"date-parts":[["2017",3,10]]}}}],"schema":"https://github.com/citation-style-language/schema/raw/master/csl-citation.json"} </w:instrText>
      </w:r>
      <w:r w:rsidR="00327B02">
        <w:fldChar w:fldCharType="separate"/>
      </w:r>
      <w:r w:rsidR="00131481" w:rsidRPr="00131481">
        <w:rPr>
          <w:rFonts w:cs="Arial"/>
        </w:rPr>
        <w:t>(Marcella and Smith, 1998)</w:t>
      </w:r>
      <w:r w:rsidR="00327B02">
        <w:fldChar w:fldCharType="end"/>
      </w:r>
      <w:r w:rsidR="005D5518">
        <w:t xml:space="preserve">. In addition, they also carry a shared responsibility for student experience and pastoral care, which influences student retention and success </w:t>
      </w:r>
      <w:r w:rsidR="005D5518">
        <w:fldChar w:fldCharType="begin"/>
      </w:r>
      <w:r w:rsidR="005D5518">
        <w:instrText xml:space="preserve"> ADDIN ZOTERO_ITEM CSL_CITATION {"citationID":"2lb0u7vn6i","properties":{"formattedCitation":"(Murphy and Curtis, 2013)","plainCitation":"(Murphy and Curtis, 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chema":"https://github.com/citation-style-language/schema/raw/master/csl-citation.json"} </w:instrText>
      </w:r>
      <w:r w:rsidR="005D5518">
        <w:fldChar w:fldCharType="separate"/>
      </w:r>
      <w:r w:rsidR="00131481" w:rsidRPr="00131481">
        <w:rPr>
          <w:rFonts w:cs="Arial"/>
        </w:rPr>
        <w:t>(Murphy and Curtis, 2013)</w:t>
      </w:r>
      <w:r w:rsidR="005D5518">
        <w:fldChar w:fldCharType="end"/>
      </w:r>
      <w:r w:rsidR="005D5518">
        <w:t xml:space="preserve">. In the current marketized and competitive </w:t>
      </w:r>
      <w:r w:rsidR="00617FC6">
        <w:t xml:space="preserve">UK </w:t>
      </w:r>
      <w:r w:rsidR="005D5518">
        <w:t xml:space="preserve">higher education environment, student recruitment and retention are an essential source of income for institutions, which adds additional pressure on the course leader </w:t>
      </w:r>
      <w:r w:rsidR="005D5518">
        <w:fldChar w:fldCharType="begin"/>
      </w:r>
      <w:r w:rsidR="001F0109">
        <w:instrText xml:space="preserve"> ADDIN ZOTERO_ITEM CSL_CITATION {"citationID":"46P6I4uw","properties":{"formattedCitation":"{\\rtf (Blackmore {\\i{}et al.}, 2007)}","plainCitation":"(Blackmore et al., 2007)"},"citationItems":[{"id":3084,"uris":["http://zotero.org/users/3076482/items/TTNSV63Q"],"uri":["http://zotero.org/users/3076482/items/TTNSV63Q"],"itemData":{"id":3084,"type":"report","title":"Investigating the capabilities of course and module leaders in departments","publisher":"York: Higher Education Academy","source":"Google Scholar","URL":"http://www.academia.edu/download/44877342/Investigating_the_capabilities_of_course20160418-3342-in1ap4.pdf","author":[{"family":"Blackmore","given":"Paul"},{"family":"Dales","given":"Richard"},{"family":"Law","given":"Sue"},{"family":"Yates","given":"Paul"}],"issued":{"date-parts":[["2007"]]},"accessed":{"date-parts":[["2017",3,10]]}}}],"schema":"https://github.com/citation-style-language/schema/raw/master/csl-citation.json"} </w:instrText>
      </w:r>
      <w:r w:rsidR="005D5518">
        <w:fldChar w:fldCharType="separate"/>
      </w:r>
      <w:r w:rsidR="00131481" w:rsidRPr="00131481">
        <w:rPr>
          <w:rFonts w:cs="Arial"/>
          <w:szCs w:val="24"/>
        </w:rPr>
        <w:t xml:space="preserve">(Blackmore </w:t>
      </w:r>
      <w:r w:rsidR="00131481" w:rsidRPr="00131481">
        <w:rPr>
          <w:rFonts w:cs="Arial"/>
          <w:i/>
          <w:iCs/>
          <w:szCs w:val="24"/>
        </w:rPr>
        <w:t>et al.</w:t>
      </w:r>
      <w:r w:rsidR="00131481" w:rsidRPr="00131481">
        <w:rPr>
          <w:rFonts w:cs="Arial"/>
          <w:szCs w:val="24"/>
        </w:rPr>
        <w:t>, 2007)</w:t>
      </w:r>
      <w:r w:rsidR="005D5518">
        <w:fldChar w:fldCharType="end"/>
      </w:r>
      <w:r w:rsidR="005D5518">
        <w:t>.</w:t>
      </w:r>
      <w:r w:rsidR="00020E50">
        <w:t xml:space="preserve"> Although this is not a new development (Paterson </w:t>
      </w:r>
      <w:r w:rsidR="00020E50">
        <w:fldChar w:fldCharType="begin"/>
      </w:r>
      <w:r w:rsidR="00020E50">
        <w:instrText xml:space="preserve"> ADDIN ZOTERO_ITEM CSL_CITATION {"citationID":"2hh62uf24v","properties":{"formattedCitation":"(1999)","plainCitation":"(1999)"},"citationItems":[{"id":3091,"uris":["http://zotero.org/users/3076482/items/MFI8NSGC"],"uri":["http://zotero.org/users/3076482/items/MFI8NSGC"],"itemData":{"id":3091,"type":"article-journal","title":"The changing role of the course leader within a higher education/further education context","container-title":"Research in Post-Compulsory Education","page":"97-116","volume":"4","issue":"1","source":"CrossRef","URL":"http://www.tandfonline.com/doi/abs/10.1080/13596749900200044","DOI":"10.1080/13596749900200044","ISSN":"1359-6748, 1747-5112","language":"en","author":[{"family":"Paterson","given":"Helen"}],"issued":{"date-parts":[["1999",3]]},"accessed":{"date-parts":[["2017",3,20]]}},"suppress-author":true}],"schema":"https://github.com/citation-style-language/schema/raw/master/csl-citation.json"} </w:instrText>
      </w:r>
      <w:r w:rsidR="00020E50">
        <w:fldChar w:fldCharType="separate"/>
      </w:r>
      <w:r w:rsidR="00131481" w:rsidRPr="00131481">
        <w:rPr>
          <w:rFonts w:cs="Arial"/>
        </w:rPr>
        <w:t>(1999)</w:t>
      </w:r>
      <w:r w:rsidR="00020E50">
        <w:fldChar w:fldCharType="end"/>
      </w:r>
      <w:r w:rsidR="00020E50">
        <w:t xml:space="preserve"> de</w:t>
      </w:r>
      <w:r w:rsidR="009F7208">
        <w:t>s</w:t>
      </w:r>
      <w:r w:rsidR="00020E50">
        <w:t>cribed struggles with course viability and student numbers)</w:t>
      </w:r>
      <w:r w:rsidR="002A7026">
        <w:t xml:space="preserve">, the introduction of the Teaching Excellence Framework and increased emphasis on various other benchmarks </w:t>
      </w:r>
      <w:r w:rsidR="00D01159">
        <w:t xml:space="preserve">and performance indicators </w:t>
      </w:r>
      <w:r w:rsidR="002A7026">
        <w:t>the course leader is accountable for will only increase pressures.</w:t>
      </w:r>
      <w:r w:rsidR="00C46828">
        <w:t xml:space="preserve"> </w:t>
      </w:r>
      <w:r w:rsidR="002A7026">
        <w:t>The increased use of external</w:t>
      </w:r>
      <w:r w:rsidR="009F7208">
        <w:t xml:space="preserve"> benchmarks has also resulted</w:t>
      </w:r>
      <w:r w:rsidR="002A7026">
        <w:t xml:space="preserve"> in</w:t>
      </w:r>
      <w:r w:rsidR="00817B8D">
        <w:t xml:space="preserve"> a stronger institutional focus on student-related metrics and course evaluations</w:t>
      </w:r>
      <w:r w:rsidR="00950823">
        <w:t xml:space="preserve"> </w:t>
      </w:r>
      <w:r w:rsidR="00950823">
        <w:fldChar w:fldCharType="begin"/>
      </w:r>
      <w:r w:rsidR="00950823">
        <w:instrText xml:space="preserve"> ADDIN ZOTERO_ITEM CSL_CITATION {"citationID":"RhKGBXWU","properties":{"formattedCitation":"{\\rtf (Temple {\\i{}et al.}, 2016)}","plainCitation":"(Temple et al., 2016)"},"citationItems":[{"id":3159,"uris":["http://zotero.org/users/3076482/items/DQ7P85PQ"],"uri":["http://zotero.org/users/3076482/items/DQ7P85PQ"],"itemData":{"id":3159,"type":"article-journal","title":"Managing the student experience in English higher education: Differing responses to market pressures","container-title":"London Review of Education","page":"33-46","volume":"14","issue":"1","source":"IngentaConnect","abstract":"This paper reports on recent research aimed at assessing how the management of the undergraduate student experience in English higher education is changing in the light of the new tuition fee regime introduced in 2012, as well as other government policies aimed at creating market-type pressures within the higher education sector. A distinction was observed between the research-intensive universities studied – defined here as institutions where research income comprised 20 per cent or more of total turnover, with correspondingly strong positions in published research-based rankings – and universities largely dependent on income from teaching, with weaker market positions. Broadly speaking, the latter group were responding to market pressures by centralizing services, standardizing procedures, and strengthening management controls over teaching processes. The research-intensive universities tended to work within existing institutional cultures to respond to students' needs. Organizational change here usually took the form of creating more coherent functional groupings of student services, rather than comprehensive reorganizations. It appears to us that these different responses to a changed environment point to the creation of two distinct English university types, one strongly managerial with 'student as customer' orientations, and a smaller group with less centralized, more collegial cultures.","DOI":"10.18546/LRE.14.1.05","shortTitle":"Managing the student experience in English higher education","journalAbbreviation":"London Review of Education","author":[{"family":"Temple","given":"Paul"},{"family":"Callender","given":"Claire"},{"family":"Grove","given":"Lyn"},{"family":"Kersh","given":"Natasha"}],"issued":{"date-parts":[["2016",4,18]]}}}],"schema":"https://github.com/citation-style-language/schema/raw/master/csl-citation.json"} </w:instrText>
      </w:r>
      <w:r w:rsidR="00950823">
        <w:fldChar w:fldCharType="separate"/>
      </w:r>
      <w:r w:rsidR="00131481" w:rsidRPr="00131481">
        <w:rPr>
          <w:rFonts w:cs="Arial"/>
          <w:szCs w:val="24"/>
        </w:rPr>
        <w:t xml:space="preserve">(Temple </w:t>
      </w:r>
      <w:r w:rsidR="00131481" w:rsidRPr="00131481">
        <w:rPr>
          <w:rFonts w:cs="Arial"/>
          <w:i/>
          <w:iCs/>
          <w:szCs w:val="24"/>
        </w:rPr>
        <w:t>et al.</w:t>
      </w:r>
      <w:r w:rsidR="00131481" w:rsidRPr="00131481">
        <w:rPr>
          <w:rFonts w:cs="Arial"/>
          <w:szCs w:val="24"/>
        </w:rPr>
        <w:t>, 2016)</w:t>
      </w:r>
      <w:r w:rsidR="00950823">
        <w:fldChar w:fldCharType="end"/>
      </w:r>
      <w:r w:rsidR="00817B8D">
        <w:t>. Whilst the availability and use of specific metrics depends on individual institutions, course leaders are generally responsible for analysing admissions profiles, student progression and achievement data, and employment figures. These metrics feed in to course evaluation reports, which also contain various student experience-related surveys. In most UK institutions, it is the course leader who is responsible for writing these evaluation reports, and who bears accountability for their content on behalf of the course team.</w:t>
      </w:r>
      <w:r w:rsidR="00C46828">
        <w:t xml:space="preserve"> These evaluative reports contribute to institutional and external quality assurance activities, which means the course leader has an important role in quality assurance at course level: liaising with external examiners and academic standards departments, chairing course meetings and responding to external quality assurance requests and contributing to institutional policy development are all activities </w:t>
      </w:r>
      <w:r w:rsidR="00552C98">
        <w:t>undertaken by UK course leaders. Finally</w:t>
      </w:r>
      <w:r w:rsidR="004B4CAC">
        <w:t>, f</w:t>
      </w:r>
      <w:r w:rsidR="004B4CAC" w:rsidRPr="004B4CAC">
        <w:t xml:space="preserve">rom a student experience perspective, course leaders influence all aspects of what </w:t>
      </w:r>
      <w:r w:rsidR="00751761" w:rsidRPr="004B4CAC">
        <w:t xml:space="preserve">Temple </w:t>
      </w:r>
      <w:r w:rsidR="00131481" w:rsidRPr="00131481">
        <w:rPr>
          <w:i/>
        </w:rPr>
        <w:t>et al.</w:t>
      </w:r>
      <w:r w:rsidR="004B4CAC" w:rsidRPr="004B4CAC">
        <w:t xml:space="preserve"> </w:t>
      </w:r>
      <w:r w:rsidR="004B4CAC" w:rsidRPr="004B4CAC">
        <w:fldChar w:fldCharType="begin"/>
      </w:r>
      <w:r w:rsidR="00131481">
        <w:instrText xml:space="preserve"> ADDIN ZOTERO_ITEM CSL_CITATION {"citationID":"hJI1TSl7","properties":{"formattedCitation":"(2016, p. 34)","plainCitation":"(2016, p. 34)"},"citationItems":[{"id":3159,"uris":["http://zotero.org/users/3076482/items/DQ7P85PQ"],"uri":["http://zotero.org/users/3076482/items/DQ7P85PQ"],"itemData":{"id":3159,"type":"article-journal","title":"Managing the student experience in English higher education: Differing responses to market pressures","container-title":"London Review of Education","page":"33-46","volume":"14","issue":"1","source":"IngentaConnect","abstract":"This paper reports on recent research aimed at assessing how the management of the undergraduate student experience in English higher education is changing in the light of the new tuition fee regime introduced in 2012, as well as other government policies aimed at creating market-type pressures within the higher education sector. A distinction was observed between the research-intensive universities studied – defined here as institutions where research income comprised 20 per cent or more of total turnover, with correspondingly strong positions in published research-based rankings – and universities largely dependent on income from teaching, with weaker market positions. Broadly speaking, the latter group were responding to market pressures by centralizing services, standardizing procedures, and strengthening management controls over teaching processes. The research-intensive universities tended to work within existing institutional cultures to respond to students' needs. Organizational change here usually took the form of creating more coherent functional groupings of student services, rather than comprehensive reorganizations. It appears to us that these different responses to a changed environment point to the creation of two distinct English university types, one strongly managerial with 'student as customer' orientations, and a smaller group with less centralized, more collegial cultures.","DOI":"10.18546/LRE.14.1.05","shortTitle":"Managing the student experience in English higher education","journalAbbreviation":"London Review of Education","author":[{"family":"Temple","given":"Paul"},{"family":"Callender","given":"Claire"},{"family":"Grove","given":"Lyn"},{"family":"Kersh","given":"Natasha"}],"issued":{"date-parts":[["2016",4,18]]}},"locator":"34","suppress-author":true}],"schema":"https://github.com/citation-style-language/schema/raw/master/csl-citation.json"} </w:instrText>
      </w:r>
      <w:r w:rsidR="004B4CAC" w:rsidRPr="004B4CAC">
        <w:fldChar w:fldCharType="separate"/>
      </w:r>
      <w:r w:rsidR="00131481" w:rsidRPr="00131481">
        <w:rPr>
          <w:rFonts w:cs="Arial"/>
        </w:rPr>
        <w:t>(2016, p. 34)</w:t>
      </w:r>
      <w:r w:rsidR="004B4CAC" w:rsidRPr="004B4CAC">
        <w:fldChar w:fldCharType="end"/>
      </w:r>
      <w:r w:rsidR="004B4CAC" w:rsidRPr="004B4CAC">
        <w:t xml:space="preserve"> describe as the ‘</w:t>
      </w:r>
      <w:r w:rsidR="00751761" w:rsidRPr="004B4CAC">
        <w:t>student journey</w:t>
      </w:r>
      <w:r w:rsidR="004B4CAC" w:rsidRPr="004B4CAC">
        <w:t>’: They carry responsibility for the</w:t>
      </w:r>
      <w:r w:rsidR="00751761" w:rsidRPr="004B4CAC">
        <w:t xml:space="preserve"> application experience</w:t>
      </w:r>
      <w:r w:rsidR="004B4CAC" w:rsidRPr="004B4CAC">
        <w:t xml:space="preserve">, </w:t>
      </w:r>
      <w:r w:rsidR="00751761" w:rsidRPr="004B4CAC">
        <w:t>academic experience</w:t>
      </w:r>
      <w:r w:rsidR="004B4CAC" w:rsidRPr="004B4CAC">
        <w:t xml:space="preserve">, campus experience and </w:t>
      </w:r>
      <w:r w:rsidR="00751761" w:rsidRPr="004B4CAC">
        <w:t xml:space="preserve">graduate experience. </w:t>
      </w:r>
      <w:r w:rsidR="002E3EFC" w:rsidRPr="004B4CAC">
        <w:t xml:space="preserve">Milburn </w:t>
      </w:r>
      <w:r w:rsidR="002E3EFC" w:rsidRPr="004B4CAC">
        <w:fldChar w:fldCharType="begin"/>
      </w:r>
      <w:r w:rsidR="002E3EFC" w:rsidRPr="004B4CAC">
        <w:instrText xml:space="preserve"> ADDIN ZOTERO_ITEM CSL_CITATION {"citationID":"cYUYSAxM","properties":{"formattedCitation":"(2010)","plainCitation":"(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uppress-author":true}],"schema":"https://github.com/citation-style-language/schema/raw/master/csl-citation.json"} </w:instrText>
      </w:r>
      <w:r w:rsidR="002E3EFC" w:rsidRPr="004B4CAC">
        <w:fldChar w:fldCharType="separate"/>
      </w:r>
      <w:r w:rsidR="00131481" w:rsidRPr="00131481">
        <w:rPr>
          <w:rFonts w:cs="Arial"/>
        </w:rPr>
        <w:t>(2010)</w:t>
      </w:r>
      <w:r w:rsidR="002E3EFC" w:rsidRPr="004B4CAC">
        <w:fldChar w:fldCharType="end"/>
      </w:r>
      <w:r w:rsidR="002E3EFC" w:rsidRPr="004B4CAC">
        <w:t xml:space="preserve"> argues that due their</w:t>
      </w:r>
      <w:r w:rsidRPr="004B4CAC">
        <w:t xml:space="preserve"> wide range of responsibilities, course leaders are crucial to the function</w:t>
      </w:r>
      <w:r w:rsidR="00C46828" w:rsidRPr="004B4CAC">
        <w:t>ing of higher education courses</w:t>
      </w:r>
      <w:r w:rsidR="004B4CAC" w:rsidRPr="004B4CAC">
        <w:t>, something which Marcella and Smith</w:t>
      </w:r>
      <w:r w:rsidR="004B4CAC">
        <w:t xml:space="preserve"> </w:t>
      </w:r>
      <w:r w:rsidR="004B4CAC">
        <w:fldChar w:fldCharType="begin"/>
      </w:r>
      <w:r w:rsidR="004B4CAC">
        <w:instrText xml:space="preserve"> ADDIN ZOTERO_ITEM CSL_CITATION {"citationID":"UdStqKW6","properties":{"formattedCitation":"(1998)","plainCitation":"(1998)"},"citationItems":[{"id":3085,"uris":["http://zotero.org/users/3076482/items/IT6GQFKE"],"uri":["http://zotero.org/users/3076482/items/IT6GQFKE"],"itemData":{"id":3085,"type":"article-journal","title":"The role of the course leader in taught Masters</w:instrText>
      </w:r>
      <w:r w:rsidR="004B4CAC">
        <w:rPr>
          <w:rFonts w:ascii="Cambria Math" w:hAnsi="Cambria Math" w:cs="Cambria Math"/>
        </w:rPr>
        <w:instrText>‐</w:instrText>
      </w:r>
      <w:r w:rsidR="004B4CAC">
        <w:instrText xml:space="preserve">level courses in the LIS sector in the United Kingdom","container-title":"Library Review","page":"115-124","volume":"47","issue":"2","source":"CrossRef","URL":"http://www.emeraldinsight.com/doi/10.1108/00242539810369981","DOI":"10.1108/00242539810369981","ISSN":"0024-2535","language":"en","author":[{"family":"Marcella","given":"Rita"},{"family":"Smith","given":"Judith M."}],"issued":{"date-parts":[["1998",3]]},"accessed":{"date-parts":[["2017",3,10]]}},"suppress-author":true}],"schema":"https://github.com/citation-style-language/schema/raw/master/csl-citation.json"} </w:instrText>
      </w:r>
      <w:r w:rsidR="004B4CAC">
        <w:fldChar w:fldCharType="separate"/>
      </w:r>
      <w:r w:rsidR="00131481" w:rsidRPr="00131481">
        <w:rPr>
          <w:rFonts w:cs="Arial"/>
        </w:rPr>
        <w:t>(1998)</w:t>
      </w:r>
      <w:r w:rsidR="004B4CAC">
        <w:fldChar w:fldCharType="end"/>
      </w:r>
      <w:r w:rsidR="004B4CAC" w:rsidRPr="004B4CAC">
        <w:t xml:space="preserve"> relate to the course leader</w:t>
      </w:r>
      <w:r w:rsidR="004B4CAC">
        <w:t>’</w:t>
      </w:r>
      <w:r w:rsidR="004B4CAC" w:rsidRPr="004B4CAC">
        <w:t>s closeness to the course and therefore its success or failure.</w:t>
      </w:r>
    </w:p>
    <w:p w:rsidR="001E091D" w:rsidRDefault="001E091D" w:rsidP="00D9585F">
      <w:pPr>
        <w:spacing w:line="360" w:lineRule="auto"/>
        <w:jc w:val="both"/>
      </w:pPr>
    </w:p>
    <w:p w:rsidR="0022483A" w:rsidRPr="0022483A" w:rsidRDefault="0022483A" w:rsidP="00D9585F">
      <w:pPr>
        <w:spacing w:line="360" w:lineRule="auto"/>
        <w:jc w:val="both"/>
        <w:rPr>
          <w:b/>
        </w:rPr>
      </w:pPr>
      <w:r w:rsidRPr="0022483A">
        <w:rPr>
          <w:b/>
        </w:rPr>
        <w:lastRenderedPageBreak/>
        <w:t>Barriers to effective course leadership</w:t>
      </w:r>
    </w:p>
    <w:p w:rsidR="00153D99" w:rsidRDefault="00C46828" w:rsidP="00D9585F">
      <w:pPr>
        <w:spacing w:line="360" w:lineRule="auto"/>
        <w:jc w:val="both"/>
      </w:pPr>
      <w:r>
        <w:t xml:space="preserve">Most literature on the role of the UK course leader reports a range of barriers to effective course leadership. </w:t>
      </w:r>
      <w:r w:rsidR="00153D99">
        <w:t xml:space="preserve">Respondents in research by </w:t>
      </w:r>
      <w:proofErr w:type="spellStart"/>
      <w:r w:rsidR="00153D99">
        <w:t>Wisker</w:t>
      </w:r>
      <w:proofErr w:type="spellEnd"/>
      <w:r w:rsidR="00153D99">
        <w:t xml:space="preserve"> </w:t>
      </w:r>
      <w:r w:rsidR="00153D99">
        <w:fldChar w:fldCharType="begin"/>
      </w:r>
      <w:r w:rsidR="00153D99">
        <w:instrText xml:space="preserve"> ADDIN ZOTERO_ITEM CSL_CITATION {"citationID":"rr5kjahq0","properties":{"formattedCitation":"(1996)","plainCitation":"(1996)"},"citationItems":[{"id":3114,"uris":["http://zotero.org/users/3076482/items/QNFW2C6K"],"uri":["http://zotero.org/users/3076482/items/QNFW2C6K"],"itemData":{"id":3114,"type":"chapter","title":"Course leaders and course scheme leaders: defining the roles","container-title":"Leading Academic Programmes and Courses: Development in roles, practices and in-house training","collection-title":"SEDA Papers","collection-number":"97","publisher":"SEDA","publisher-place":"Edgbaston","page":"65-74","event-place":"Edgbaston","ISBN":"0 946815 39 9","author":[{"family":"Wisker","given":"Gina"}],"editor":[{"family":"Wisker","given":"Gina"}],"issued":{"date-parts":[["1996"]]}},"suppress-author":true}],"schema":"https://github.com/citation-style-language/schema/raw/master/csl-citation.json"} </w:instrText>
      </w:r>
      <w:r w:rsidR="00153D99">
        <w:fldChar w:fldCharType="separate"/>
      </w:r>
      <w:r w:rsidR="00131481" w:rsidRPr="00131481">
        <w:rPr>
          <w:rFonts w:cs="Arial"/>
        </w:rPr>
        <w:t>(1996)</w:t>
      </w:r>
      <w:r w:rsidR="00153D99">
        <w:fldChar w:fldCharType="end"/>
      </w:r>
      <w:r w:rsidR="001B2BD3">
        <w:t xml:space="preserve"> and by Marcella and Smith </w:t>
      </w:r>
      <w:r w:rsidR="001B2BD3">
        <w:fldChar w:fldCharType="begin"/>
      </w:r>
      <w:r w:rsidR="001B2BD3">
        <w:instrText xml:space="preserve"> ADDIN ZOTERO_ITEM CSL_CITATION {"citationID":"rgpeh9usq","properties":{"formattedCitation":"(1998)","plainCitation":"(1998)"},"citationItems":[{"id":3085,"uris":["http://zotero.org/users/3076482/items/IT6GQFKE"],"uri":["http://zotero.org/users/3076482/items/IT6GQFKE"],"itemData":{"id":3085,"type":"article-journal","title":"The role of the course leader in taught Masters</w:instrText>
      </w:r>
      <w:r w:rsidR="001B2BD3">
        <w:rPr>
          <w:rFonts w:ascii="Cambria Math" w:hAnsi="Cambria Math" w:cs="Cambria Math"/>
        </w:rPr>
        <w:instrText>‐</w:instrText>
      </w:r>
      <w:r w:rsidR="001B2BD3">
        <w:instrText xml:space="preserve">level courses in the LIS sector in the United Kingdom","container-title":"Library Review","page":"115-124","volume":"47","issue":"2","source":"CrossRef","URL":"http://www.emeraldinsight.com/doi/10.1108/00242539810369981","DOI":"10.1108/00242539810369981","ISSN":"0024-2535","language":"en","author":[{"family":"Marcella","given":"Rita"},{"family":"Smith","given":"Judith M."}],"issued":{"date-parts":[["1998",3]]},"accessed":{"date-parts":[["2017",3,10]]}},"suppress-author":true}],"schema":"https://github.com/citation-style-language/schema/raw/master/csl-citation.json"} </w:instrText>
      </w:r>
      <w:r w:rsidR="001B2BD3">
        <w:fldChar w:fldCharType="separate"/>
      </w:r>
      <w:r w:rsidR="00131481" w:rsidRPr="00131481">
        <w:rPr>
          <w:rFonts w:cs="Arial"/>
        </w:rPr>
        <w:t>(1998)</w:t>
      </w:r>
      <w:r w:rsidR="001B2BD3">
        <w:fldChar w:fldCharType="end"/>
      </w:r>
      <w:r w:rsidR="001B2BD3">
        <w:t xml:space="preserve"> reported </w:t>
      </w:r>
      <w:r w:rsidR="0076041E">
        <w:t xml:space="preserve">various </w:t>
      </w:r>
      <w:r w:rsidR="001B2BD3">
        <w:t xml:space="preserve">different types of difficulties: uncertainty regarding the scope of the course leader role, managing other staff, administrative burden and recognition and appreciation of the course manager role. It is remarkable that more than a decade after these publications, respondents in work by Blackmore </w:t>
      </w:r>
      <w:r w:rsidR="00131481" w:rsidRPr="00131481">
        <w:rPr>
          <w:i/>
        </w:rPr>
        <w:t>et al.</w:t>
      </w:r>
      <w:r w:rsidR="001B2BD3">
        <w:t xml:space="preserve"> </w:t>
      </w:r>
      <w:r w:rsidR="001B2BD3">
        <w:fldChar w:fldCharType="begin"/>
      </w:r>
      <w:r w:rsidR="001B2BD3">
        <w:instrText xml:space="preserve"> ADDIN ZOTERO_ITEM CSL_CITATION {"citationID":"p3cMDGJ0","properties":{"formattedCitation":"(2007)","plainCitation":"(2007)"},"citationItems":[{"id":3084,"uris":["http://zotero.org/users/3076482/items/TTNSV63Q"],"uri":["http://zotero.org/users/3076482/items/TTNSV63Q"],"itemData":{"id":3084,"type":"report","title":"Investigating the capabilities of course and module leaders in departments","publisher":"York: Higher Education Academy","source":"Google Scholar","URL":"http://www.academia.edu/download/44877342/Investigating_the_capabilities_of_course20160418-3342-in1ap4.pdf","author":[{"family":"Blackmore","given":"Paul"},{"family":"Dales","given":"Richard"},{"family":"Law","given":"Sue"},{"family":"Yates","given":"Paul"}],"issued":{"date-parts":[["2007"]]},"accessed":{"date-parts":[["2017",3,10]]}},"suppress-author":true}],"schema":"https://github.com/citation-style-language/schema/raw/master/csl-citation.json"} </w:instrText>
      </w:r>
      <w:r w:rsidR="001B2BD3">
        <w:fldChar w:fldCharType="separate"/>
      </w:r>
      <w:r w:rsidR="00131481" w:rsidRPr="00131481">
        <w:rPr>
          <w:rFonts w:cs="Arial"/>
        </w:rPr>
        <w:t>(2007)</w:t>
      </w:r>
      <w:r w:rsidR="001B2BD3">
        <w:fldChar w:fldCharType="end"/>
      </w:r>
      <w:r w:rsidR="001B2BD3">
        <w:t xml:space="preserve">, </w:t>
      </w:r>
      <w:r w:rsidR="00153D99">
        <w:t xml:space="preserve"> Milburn </w:t>
      </w:r>
      <w:r w:rsidR="00153D99">
        <w:fldChar w:fldCharType="begin"/>
      </w:r>
      <w:r w:rsidR="00153D99">
        <w:instrText xml:space="preserve"> ADDIN ZOTERO_ITEM CSL_CITATION {"citationID":"RWrZX6iB","properties":{"formattedCitation":"(2010)","plainCitation":"(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uppress-author":true}],"schema":"https://github.com/citation-style-language/schema/raw/master/csl-citation.json"} </w:instrText>
      </w:r>
      <w:r w:rsidR="00153D99">
        <w:fldChar w:fldCharType="separate"/>
      </w:r>
      <w:r w:rsidR="00131481" w:rsidRPr="00131481">
        <w:rPr>
          <w:rFonts w:cs="Arial"/>
        </w:rPr>
        <w:t>(2010)</w:t>
      </w:r>
      <w:r w:rsidR="00153D99">
        <w:fldChar w:fldCharType="end"/>
      </w:r>
      <w:r w:rsidR="00153D99">
        <w:t xml:space="preserve"> and Murphy and Curtis </w:t>
      </w:r>
      <w:r w:rsidR="00153D99">
        <w:fldChar w:fldCharType="begin"/>
      </w:r>
      <w:r w:rsidR="00153D99">
        <w:instrText xml:space="preserve"> ADDIN ZOTERO_ITEM CSL_CITATION {"citationID":"iFarQrow","properties":{"formattedCitation":"(2013)","plainCitation":"(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uppress-author":true}],"schema":"https://github.com/citation-style-language/schema/raw/master/csl-citation.json"} </w:instrText>
      </w:r>
      <w:r w:rsidR="00153D99">
        <w:fldChar w:fldCharType="separate"/>
      </w:r>
      <w:r w:rsidR="00131481" w:rsidRPr="00131481">
        <w:rPr>
          <w:rFonts w:cs="Arial"/>
        </w:rPr>
        <w:t>(2013)</w:t>
      </w:r>
      <w:r w:rsidR="00153D99">
        <w:fldChar w:fldCharType="end"/>
      </w:r>
      <w:r>
        <w:t xml:space="preserve"> </w:t>
      </w:r>
      <w:r w:rsidR="00153D99">
        <w:t xml:space="preserve">all </w:t>
      </w:r>
      <w:r w:rsidR="001B2BD3">
        <w:t xml:space="preserve">still </w:t>
      </w:r>
      <w:r w:rsidR="00153D99">
        <w:t>reported similar difficult</w:t>
      </w:r>
      <w:r w:rsidR="001B2BD3">
        <w:t>ies. This phenomenon in itself could be interpreted as an underappreciation by the academic community of the importance of th</w:t>
      </w:r>
      <w:r w:rsidR="005C3E70">
        <w:t xml:space="preserve">e course leader role. </w:t>
      </w:r>
      <w:r w:rsidR="005D5A61" w:rsidRPr="00613488">
        <w:t xml:space="preserve">The </w:t>
      </w:r>
      <w:r w:rsidR="00E67C87" w:rsidRPr="00613488">
        <w:t xml:space="preserve">causes of the </w:t>
      </w:r>
      <w:r w:rsidR="005D5A61" w:rsidRPr="00613488">
        <w:t xml:space="preserve">neglect of the course </w:t>
      </w:r>
      <w:r w:rsidR="00613488" w:rsidRPr="00613488">
        <w:t>leader</w:t>
      </w:r>
      <w:r w:rsidR="005D5A61" w:rsidRPr="00613488">
        <w:t xml:space="preserve"> role over time</w:t>
      </w:r>
      <w:r w:rsidR="00613488">
        <w:t xml:space="preserve"> however</w:t>
      </w:r>
      <w:r w:rsidR="005C3E70" w:rsidRPr="00613488">
        <w:t xml:space="preserve"> fall outside of the scope of this review.</w:t>
      </w:r>
    </w:p>
    <w:p w:rsidR="002F20E8" w:rsidRDefault="00096351" w:rsidP="00D9585F">
      <w:pPr>
        <w:spacing w:line="360" w:lineRule="auto"/>
        <w:jc w:val="both"/>
      </w:pPr>
      <w:r>
        <w:t xml:space="preserve">The vague definition of the role of the course leader is a frequently mentioned barrier as perceived by course leaders. Murphy and Curtis </w:t>
      </w:r>
      <w:r>
        <w:fldChar w:fldCharType="begin"/>
      </w:r>
      <w:r>
        <w:instrText xml:space="preserve"> ADDIN ZOTERO_ITEM CSL_CITATION {"citationID":"1br0mmche0","properties":{"formattedCitation":"(2013)","plainCitation":"(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uppress-author":true}],"schema":"https://github.com/citation-style-language/schema/raw/master/csl-citation.json"} </w:instrText>
      </w:r>
      <w:r>
        <w:fldChar w:fldCharType="separate"/>
      </w:r>
      <w:r w:rsidR="00131481" w:rsidRPr="00131481">
        <w:rPr>
          <w:rFonts w:cs="Arial"/>
        </w:rPr>
        <w:t>(2013)</w:t>
      </w:r>
      <w:r>
        <w:fldChar w:fldCharType="end"/>
      </w:r>
      <w:r>
        <w:t xml:space="preserve"> described the role as paradoxical: course leaders possess responsibility and accountability, but not authority. In other words, course leaders are responsible for course management, but are not line managers. This paradoxical nature was also perceived as a difficulty by respondents</w:t>
      </w:r>
      <w:r w:rsidR="00FA7A4F">
        <w:t xml:space="preserve"> </w:t>
      </w:r>
      <w:r w:rsidR="00813195">
        <w:t xml:space="preserve">in </w:t>
      </w:r>
      <w:r w:rsidR="00FA7A4F">
        <w:t>UK HEIs</w:t>
      </w:r>
      <w:r>
        <w:t xml:space="preserve"> in </w:t>
      </w:r>
      <w:proofErr w:type="spellStart"/>
      <w:r>
        <w:t>Wisker</w:t>
      </w:r>
      <w:proofErr w:type="spellEnd"/>
      <w:r>
        <w:t xml:space="preserve"> </w:t>
      </w:r>
      <w:r>
        <w:fldChar w:fldCharType="begin"/>
      </w:r>
      <w:r>
        <w:instrText xml:space="preserve"> ADDIN ZOTERO_ITEM CSL_CITATION {"citationID":"dMXMOcrY","properties":{"formattedCitation":"(1996)","plainCitation":"(1996)"},"citationItems":[{"id":3114,"uris":["http://zotero.org/users/3076482/items/QNFW2C6K"],"uri":["http://zotero.org/users/3076482/items/QNFW2C6K"],"itemData":{"id":3114,"type":"chapter","title":"Course leaders and course scheme leaders: defining the roles","container-title":"Leading Academic Programmes and Courses: Development in roles, practices and in-house training","collection-title":"SEDA Papers","collection-number":"97","publisher":"SEDA","publisher-place":"Edgbaston","page":"65-74","event-place":"Edgbaston","ISBN":"0 946815 39 9","author":[{"family":"Wisker","given":"Gina"}],"editor":[{"family":"Wisker","given":"Gina"}],"issued":{"date-parts":[["1996"]]}},"suppress-author":true}],"schema":"https://github.com/citation-style-language/schema/raw/master/csl-citation.json"} </w:instrText>
      </w:r>
      <w:r>
        <w:fldChar w:fldCharType="separate"/>
      </w:r>
      <w:r w:rsidR="00131481" w:rsidRPr="00131481">
        <w:rPr>
          <w:rFonts w:cs="Arial"/>
        </w:rPr>
        <w:t>(1996)</w:t>
      </w:r>
      <w:r>
        <w:fldChar w:fldCharType="end"/>
      </w:r>
      <w:r>
        <w:t xml:space="preserve">, Marcella and Smith </w:t>
      </w:r>
      <w:r>
        <w:fldChar w:fldCharType="begin"/>
      </w:r>
      <w:r>
        <w:instrText xml:space="preserve"> ADDIN ZOTERO_ITEM CSL_CITATION {"citationID":"jha5lmppm","properties":{"formattedCitation":"(1998)","plainCitation":"(1998)"},"citationItems":[{"id":3085,"uris":["http://zotero.org/users/3076482/items/IT6GQFKE"],"uri":["http://zotero.org/users/3076482/items/IT6GQFKE"],"itemData":{"id":3085,"type":"article-journal","title":"The role of the course leader in taught Masters</w:instrText>
      </w:r>
      <w:r>
        <w:rPr>
          <w:rFonts w:ascii="Cambria Math" w:hAnsi="Cambria Math" w:cs="Cambria Math"/>
        </w:rPr>
        <w:instrText>‐</w:instrText>
      </w:r>
      <w:r>
        <w:instrText xml:space="preserve">level courses in the LIS sector in the United Kingdom","container-title":"Library Review","page":"115-124","volume":"47","issue":"2","source":"CrossRef","URL":"http://www.emeraldinsight.com/doi/10.1108/00242539810369981","DOI":"10.1108/00242539810369981","ISSN":"0024-2535","language":"en","author":[{"family":"Marcella","given":"Rita"},{"family":"Smith","given":"Judith M."}],"issued":{"date-parts":[["1998",3]]},"accessed":{"date-parts":[["2017",3,10]]}},"suppress-author":true}],"schema":"https://github.com/citation-style-language/schema/raw/master/csl-citation.json"} </w:instrText>
      </w:r>
      <w:r>
        <w:fldChar w:fldCharType="separate"/>
      </w:r>
      <w:r w:rsidR="00131481" w:rsidRPr="00131481">
        <w:rPr>
          <w:rFonts w:cs="Arial"/>
        </w:rPr>
        <w:t>(1998)</w:t>
      </w:r>
      <w:r>
        <w:fldChar w:fldCharType="end"/>
      </w:r>
      <w:r w:rsidR="00D72251">
        <w:t xml:space="preserve">, Blackmore </w:t>
      </w:r>
      <w:r w:rsidR="00131481" w:rsidRPr="00131481">
        <w:rPr>
          <w:i/>
        </w:rPr>
        <w:t>et al.</w:t>
      </w:r>
      <w:r w:rsidR="00D72251">
        <w:t xml:space="preserve"> </w:t>
      </w:r>
      <w:r w:rsidR="00D72251">
        <w:fldChar w:fldCharType="begin"/>
      </w:r>
      <w:r w:rsidR="00D72251">
        <w:instrText xml:space="preserve"> ADDIN ZOTERO_ITEM CSL_CITATION {"citationID":"yGNEVL2V","properties":{"formattedCitation":"(2007)","plainCitation":"(2007)"},"citationItems":[{"id":3084,"uris":["http://zotero.org/users/3076482/items/TTNSV63Q"],"uri":["http://zotero.org/users/3076482/items/TTNSV63Q"],"itemData":{"id":3084,"type":"report","title":"Investigating the capabilities of course and module leaders in departments","publisher":"York: Higher Education Academy","source":"Google Scholar","URL":"http://www.academia.edu/download/44877342/Investigating_the_capabilities_of_course20160418-3342-in1ap4.pdf","author":[{"family":"Blackmore","given":"Paul"},{"family":"Dales","given":"Richard"},{"family":"Law","given":"Sue"},{"family":"Yates","given":"Paul"}],"issued":{"date-parts":[["2007"]]},"accessed":{"date-parts":[["2017",3,10]]}},"suppress-author":true}],"schema":"https://github.com/citation-style-language/schema/raw/master/csl-citation.json"} </w:instrText>
      </w:r>
      <w:r w:rsidR="00D72251">
        <w:fldChar w:fldCharType="separate"/>
      </w:r>
      <w:r w:rsidR="00131481" w:rsidRPr="00131481">
        <w:rPr>
          <w:rFonts w:cs="Arial"/>
        </w:rPr>
        <w:t>(2007)</w:t>
      </w:r>
      <w:r w:rsidR="00D72251">
        <w:fldChar w:fldCharType="end"/>
      </w:r>
      <w:r w:rsidR="00D72251">
        <w:t xml:space="preserve"> and Milburn </w:t>
      </w:r>
      <w:r w:rsidR="00D72251" w:rsidRPr="00E00247">
        <w:fldChar w:fldCharType="begin"/>
      </w:r>
      <w:r w:rsidR="00D72251" w:rsidRPr="00E00247">
        <w:instrText xml:space="preserve"> ADDIN ZOTERO_ITEM CSL_CITATION {"citationID":"VyaWHlqm","properties":{"formattedCitation":"(2010)","plainCitation":"(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uppress-author":true}],"schema":"https://github.com/citation-style-language/schema/raw/master/csl-citation.json"} </w:instrText>
      </w:r>
      <w:r w:rsidR="00D72251" w:rsidRPr="00E00247">
        <w:fldChar w:fldCharType="separate"/>
      </w:r>
      <w:r w:rsidR="00131481" w:rsidRPr="00131481">
        <w:rPr>
          <w:rFonts w:cs="Arial"/>
        </w:rPr>
        <w:t>(2010)</w:t>
      </w:r>
      <w:r w:rsidR="00D72251" w:rsidRPr="00E00247">
        <w:fldChar w:fldCharType="end"/>
      </w:r>
      <w:r w:rsidR="00FA7A4F">
        <w:t xml:space="preserve">, and by their Australian counterparts in </w:t>
      </w:r>
      <w:proofErr w:type="spellStart"/>
      <w:r w:rsidR="00FA7A4F">
        <w:t>Ladysewsky</w:t>
      </w:r>
      <w:proofErr w:type="spellEnd"/>
      <w:r w:rsidR="00FA7A4F">
        <w:t xml:space="preserve"> and </w:t>
      </w:r>
      <w:proofErr w:type="spellStart"/>
      <w:r w:rsidR="00FA7A4F">
        <w:t>Flavell</w:t>
      </w:r>
      <w:proofErr w:type="spellEnd"/>
      <w:r w:rsidR="00FA7A4F">
        <w:t xml:space="preserve"> </w:t>
      </w:r>
      <w:r w:rsidR="00FA7A4F">
        <w:fldChar w:fldCharType="begin"/>
      </w:r>
      <w:r w:rsidR="00FA7A4F">
        <w:instrText xml:space="preserve"> ADDIN ZOTERO_ITEM CSL_CITATION {"citationID":"VKhAuROu","properties":{"formattedCitation":"(2012)","plainCitation":"(2012)"},"citationItems":[{"id":5893,"uris":["http://zotero.org/users/3076482/items/PUKUVVG3"],"uri":["http://zotero.org/users/3076482/items/PUKUVVG3"],"itemData":{"id":5893,"type":"article-journal","title":"Transfer of Training in an Academic Leadership Development Program for Program Coordinators","container-title":"Educational Management Administration &amp; Leadership","page":"127-147","volume":"40","issue":"1","source":"SAGE Journals","abstract":"The higher education sector has increasingly begun to pay more attention to academic leadership. This qualitative study explores how such an investment in a 20-week leadership development program influenced the behaviour of 10 academic staff in the role of program coordinator 6 to 12 months following participation in the program. Otherwise known as program directors or department chairs, academic staff in this role are responsible for coordinating and leading degree courses or programs. Leadership learning and changes in the behaviour of program coordinators was evident, particularly in regard to building influence, communicating more effectively and managing upwards. Improved confidence in their ability to perform the role was a lasting outcome and the use of peer learning and coaching was an important part of the success of the intervention. However, workload factors, succession planning and orientation were seen to be factors that impact on leadership development in this role. The findings suggest that participation in well designed academic leadership programs can result in a lasting transfer of training for program coordinators.","URL":"http://dx.doi.org/10.1177/1741143211420615","DOI":"10.1177/1741143211420615","ISSN":"1741-1432","journalAbbreviation":"Educational Management Administration &amp; Leadership","language":"en","author":[{"family":"Ladyshewsky","given":"Richard K."},{"family":"Flavell","given":"Helen"}],"issued":{"date-parts":[["2012",1,1]]},"accessed":{"date-parts":[["2017",8,8]]}},"suppress-author":true}],"schema":"https://github.com/citation-style-language/schema/raw/master/csl-citation.json"} </w:instrText>
      </w:r>
      <w:r w:rsidR="00FA7A4F">
        <w:fldChar w:fldCharType="separate"/>
      </w:r>
      <w:r w:rsidR="00131481" w:rsidRPr="00131481">
        <w:rPr>
          <w:rFonts w:cs="Arial"/>
        </w:rPr>
        <w:t>(2012)</w:t>
      </w:r>
      <w:r w:rsidR="00FA7A4F">
        <w:fldChar w:fldCharType="end"/>
      </w:r>
      <w:r w:rsidR="00D72251" w:rsidRPr="00E00247">
        <w:t xml:space="preserve">. </w:t>
      </w:r>
      <w:r w:rsidR="00FA7A4F">
        <w:t xml:space="preserve">Milburn </w:t>
      </w:r>
      <w:r w:rsidR="00FA7A4F">
        <w:fldChar w:fldCharType="begin"/>
      </w:r>
      <w:r w:rsidR="00FA7A4F">
        <w:instrText xml:space="preserve"> ADDIN ZOTERO_ITEM CSL_CITATION {"citationID":"opXlT4u8","properties":{"formattedCitation":"(2010)","plainCitation":"(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uppress-author":true}],"schema":"https://github.com/citation-style-language/schema/raw/master/csl-citation.json"} </w:instrText>
      </w:r>
      <w:r w:rsidR="00FA7A4F">
        <w:fldChar w:fldCharType="separate"/>
      </w:r>
      <w:r w:rsidR="00131481" w:rsidRPr="00131481">
        <w:rPr>
          <w:rFonts w:cs="Arial"/>
        </w:rPr>
        <w:t>(2010)</w:t>
      </w:r>
      <w:r w:rsidR="00FA7A4F">
        <w:fldChar w:fldCharType="end"/>
      </w:r>
      <w:r w:rsidR="00D72251" w:rsidRPr="00E00247">
        <w:t xml:space="preserve"> however argues that this lack of “power” is only significant where other contributors to influencing chance (e.g. expertise and appropriate personal characteristics) are </w:t>
      </w:r>
      <w:r w:rsidR="005D5A61">
        <w:t xml:space="preserve">not </w:t>
      </w:r>
      <w:r w:rsidR="00D72251" w:rsidRPr="00E00247">
        <w:t>present, and that the main method of effecting change is by influencing, coordinating and acting as a good role model</w:t>
      </w:r>
      <w:r w:rsidR="00A07B87" w:rsidRPr="00E00247">
        <w:t xml:space="preserve">. The author describes this style as </w:t>
      </w:r>
      <w:r w:rsidR="00D72251" w:rsidRPr="00E00247">
        <w:t>participatory l</w:t>
      </w:r>
      <w:r w:rsidR="00A07B87" w:rsidRPr="00E00247">
        <w:t xml:space="preserve">eadership </w:t>
      </w:r>
      <w:r w:rsidR="00A07B87" w:rsidRPr="00E00247">
        <w:fldChar w:fldCharType="begin"/>
      </w:r>
      <w:r w:rsidR="00A07B87" w:rsidRPr="00E00247">
        <w:instrText xml:space="preserve"> ADDIN ZOTERO_ITEM CSL_CITATION {"citationID":"2bqqj9fh52","properties":{"formattedCitation":"(Milburn, 2010)","plainCitation":"(Milburn, 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chema":"https://github.com/citation-style-language/schema/raw/master/csl-citation.json"} </w:instrText>
      </w:r>
      <w:r w:rsidR="00A07B87" w:rsidRPr="00E00247">
        <w:fldChar w:fldCharType="separate"/>
      </w:r>
      <w:r w:rsidR="00131481" w:rsidRPr="00131481">
        <w:rPr>
          <w:rFonts w:cs="Arial"/>
        </w:rPr>
        <w:t>(Milburn, 2010)</w:t>
      </w:r>
      <w:r w:rsidR="00A07B87" w:rsidRPr="00E00247">
        <w:fldChar w:fldCharType="end"/>
      </w:r>
      <w:r w:rsidR="00A07B87" w:rsidRPr="00E00247">
        <w:t>, which is further enhanced by the clo</w:t>
      </w:r>
      <w:r w:rsidR="00D72251" w:rsidRPr="00E00247">
        <w:t>se association of the course leader with the teams they are part o</w:t>
      </w:r>
      <w:r w:rsidR="00A07B87" w:rsidRPr="00E00247">
        <w:t xml:space="preserve">f and their ability to influence policy implementation. This makes course leaders a “critical point of influence” </w:t>
      </w:r>
      <w:r w:rsidR="00A07B87" w:rsidRPr="00E00247">
        <w:fldChar w:fldCharType="begin"/>
      </w:r>
      <w:r w:rsidR="00131481">
        <w:instrText xml:space="preserve"> ADDIN ZOTERO_ITEM CSL_CITATION {"citationID":"20ooro4ia5","properties":{"formattedCitation":"(Milburn, 2010, p. 94)","plainCitation":"(Milburn, 2010, p. 94)"},"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locator":"94"}],"schema":"https://github.com/citation-style-language/schema/raw/master/csl-citation.json"} </w:instrText>
      </w:r>
      <w:r w:rsidR="00A07B87" w:rsidRPr="00E00247">
        <w:fldChar w:fldCharType="separate"/>
      </w:r>
      <w:r w:rsidR="00131481" w:rsidRPr="00131481">
        <w:rPr>
          <w:rFonts w:cs="Arial"/>
        </w:rPr>
        <w:t>(Milburn, 2010, p. 94)</w:t>
      </w:r>
      <w:r w:rsidR="00A07B87" w:rsidRPr="00E00247">
        <w:fldChar w:fldCharType="end"/>
      </w:r>
      <w:r w:rsidR="00A07B87" w:rsidRPr="00E00247">
        <w:t xml:space="preserve">. </w:t>
      </w:r>
      <w:r w:rsidR="0003642D">
        <w:t xml:space="preserve">This interpretation </w:t>
      </w:r>
      <w:r w:rsidR="003271E9">
        <w:t xml:space="preserve">of leadership </w:t>
      </w:r>
      <w:r w:rsidR="0003642D">
        <w:t xml:space="preserve">agrees with Yielder and Codling </w:t>
      </w:r>
      <w:r w:rsidR="0003642D">
        <w:fldChar w:fldCharType="begin"/>
      </w:r>
      <w:r w:rsidR="0003642D">
        <w:instrText xml:space="preserve"> ADDIN ZOTERO_ITEM CSL_CITATION {"citationID":"Gx9YjWo7","properties":{"formattedCitation":"(2004)","plainCitation":"(2004)"},"citationItems":[{"id":5834,"uris":["http://zotero.org/users/3076482/items/Z6K86PB8"],"uri":["http://zotero.org/users/3076482/items/Z6K86PB8"],"itemData":{"id":5834,"type":"article-journal","title":"Management and Leadership in the Contemporary University","container-title":"Journal of Higher Education Policy and Management","page":"315-328","volume":"26","issue":"3","source":"CrossRef","URL":"http://www.tandfonline.com/doi/abs/10.1080/1360080042000290177","DOI":"10.1080/1360080042000290177","ISSN":"1360-080X, 1469-9508","language":"en","author":[{"family":"Yielder","given":"Jill"},{"family":"Codling","given":"Andrew"}],"issued":{"date-parts":[["2004",11]]},"accessed":{"date-parts":[["2017",7,28]]}},"suppress-author":true}],"schema":"https://github.com/citation-style-language/schema/raw/master/csl-citation.json"} </w:instrText>
      </w:r>
      <w:r w:rsidR="0003642D">
        <w:fldChar w:fldCharType="separate"/>
      </w:r>
      <w:r w:rsidR="00131481" w:rsidRPr="00131481">
        <w:rPr>
          <w:rFonts w:cs="Arial"/>
        </w:rPr>
        <w:t>(2004)</w:t>
      </w:r>
      <w:r w:rsidR="0003642D">
        <w:fldChar w:fldCharType="end"/>
      </w:r>
      <w:r w:rsidR="0003642D">
        <w:t xml:space="preserve">, who argue </w:t>
      </w:r>
      <w:r w:rsidR="0003642D" w:rsidRPr="0003642D">
        <w:rPr>
          <w:rFonts w:cs="Arial"/>
          <w:color w:val="000000" w:themeColor="text1"/>
        </w:rPr>
        <w:t xml:space="preserve">academic leadership can be </w:t>
      </w:r>
      <w:r w:rsidR="0003642D">
        <w:rPr>
          <w:rFonts w:cs="Arial"/>
          <w:color w:val="000000" w:themeColor="text1"/>
        </w:rPr>
        <w:t>founded</w:t>
      </w:r>
      <w:r w:rsidR="0003642D" w:rsidRPr="0003642D">
        <w:rPr>
          <w:rFonts w:cs="Arial"/>
          <w:color w:val="000000" w:themeColor="text1"/>
        </w:rPr>
        <w:t xml:space="preserve"> on ‘authority’ being placed in the individual’s personal characteristics and expertise, and in an ability to win followers</w:t>
      </w:r>
      <w:r w:rsidR="002E3EFC">
        <w:rPr>
          <w:rFonts w:cs="Arial"/>
          <w:color w:val="000000" w:themeColor="text1"/>
        </w:rPr>
        <w:t xml:space="preserve"> in the collegial culture of academia</w:t>
      </w:r>
      <w:r w:rsidR="0003642D" w:rsidRPr="0003642D">
        <w:rPr>
          <w:rFonts w:cs="Arial"/>
          <w:color w:val="000000" w:themeColor="text1"/>
        </w:rPr>
        <w:t xml:space="preserve">. </w:t>
      </w:r>
      <w:r w:rsidR="00A07B87" w:rsidRPr="00E00247">
        <w:t>Although there i</w:t>
      </w:r>
      <w:r w:rsidR="0003642D">
        <w:t>s merit in these</w:t>
      </w:r>
      <w:r w:rsidR="00A07B87" w:rsidRPr="00E00247">
        <w:t xml:space="preserve"> </w:t>
      </w:r>
      <w:r w:rsidR="00E00247">
        <w:t>argument</w:t>
      </w:r>
      <w:r w:rsidR="0003642D">
        <w:t>s, which are</w:t>
      </w:r>
      <w:r w:rsidR="00A07B87" w:rsidRPr="00E00247">
        <w:t xml:space="preserve"> in line with the idea of academic harmony</w:t>
      </w:r>
      <w:r w:rsidR="00E00247" w:rsidRPr="00E00247">
        <w:t>, the politics within</w:t>
      </w:r>
      <w:r w:rsidR="002F20E8">
        <w:t xml:space="preserve"> UK</w:t>
      </w:r>
      <w:r w:rsidR="00E00247" w:rsidRPr="00E00247">
        <w:t xml:space="preserve"> HEIs and the </w:t>
      </w:r>
      <w:r w:rsidR="002F20E8">
        <w:t>institutional</w:t>
      </w:r>
      <w:r w:rsidR="00E00247" w:rsidRPr="00E00247">
        <w:t xml:space="preserve"> focus on teaching or research mean that course leaders can find themselves low in the pecking order when it comes to decision-making </w:t>
      </w:r>
      <w:r w:rsidR="00E00247" w:rsidRPr="00E00247">
        <w:fldChar w:fldCharType="begin"/>
      </w:r>
      <w:r w:rsidR="00E00247" w:rsidRPr="00E00247">
        <w:instrText xml:space="preserve"> ADDIN ZOTERO_ITEM CSL_CITATION {"citationID":"2dvd1r0i80","properties":{"formattedCitation":"(Murphy and Curtis, 2013)","plainCitation":"(Murphy and Curtis, 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chema":"https://github.com/citation-style-language/schema/raw/master/csl-citation.json"} </w:instrText>
      </w:r>
      <w:r w:rsidR="00E00247" w:rsidRPr="00E00247">
        <w:fldChar w:fldCharType="separate"/>
      </w:r>
      <w:r w:rsidR="00131481" w:rsidRPr="00131481">
        <w:rPr>
          <w:rFonts w:cs="Arial"/>
        </w:rPr>
        <w:t>(Murphy and Curtis, 2013)</w:t>
      </w:r>
      <w:r w:rsidR="00E00247" w:rsidRPr="00E00247">
        <w:fldChar w:fldCharType="end"/>
      </w:r>
      <w:r w:rsidR="003271E9">
        <w:t>,</w:t>
      </w:r>
      <w:r w:rsidR="002F20E8">
        <w:t xml:space="preserve"> especially where there are tensions regarding status and reputation.</w:t>
      </w:r>
      <w:r w:rsidR="0003642D">
        <w:t xml:space="preserve"> Meyer </w:t>
      </w:r>
      <w:r w:rsidR="0003642D">
        <w:fldChar w:fldCharType="begin"/>
      </w:r>
      <w:r w:rsidR="0003642D">
        <w:instrText xml:space="preserve"> ADDIN ZOTERO_ITEM CSL_CITATION {"citationID":"1h9b82gbtc","properties":{"formattedCitation":"(2007)","plainCitation":"(2007)"},"citationItems":[{"id":5851,"uris":["http://zotero.org/users/3076482/items/4C5I27JU"],"uri":["http://zotero.org/users/3076482/items/4C5I27JU"],"itemData":{"id":5851,"type":"article-journal","title":"Collegial participation in university governance: a case study of institutional change","container-title":"Studies in Higher Education","page":"225-235","volume":"32","author":[{"family":"Meyer","given":"L"}],"issued":{"date-parts":[["2007"]]}},"suppress-author":true}],"schema":"https://github.com/citation-style-language/schema/raw/master/csl-citation.json"} </w:instrText>
      </w:r>
      <w:r w:rsidR="0003642D">
        <w:fldChar w:fldCharType="separate"/>
      </w:r>
      <w:r w:rsidR="00131481" w:rsidRPr="00131481">
        <w:rPr>
          <w:rFonts w:cs="Arial"/>
        </w:rPr>
        <w:t>(2007)</w:t>
      </w:r>
      <w:r w:rsidR="0003642D">
        <w:fldChar w:fldCharType="end"/>
      </w:r>
      <w:r w:rsidR="0003642D">
        <w:t xml:space="preserve"> indeed argues that HEIs can be very uncollegial environments.  </w:t>
      </w:r>
    </w:p>
    <w:p w:rsidR="000F2E3F" w:rsidRDefault="000F2E3F" w:rsidP="00D9585F">
      <w:pPr>
        <w:spacing w:line="360" w:lineRule="auto"/>
        <w:jc w:val="both"/>
      </w:pPr>
      <w:r>
        <w:t>Milburn</w:t>
      </w:r>
      <w:r w:rsidR="008536BA">
        <w:t xml:space="preserve"> </w:t>
      </w:r>
      <w:r w:rsidR="008536BA">
        <w:fldChar w:fldCharType="begin"/>
      </w:r>
      <w:r w:rsidR="008536BA">
        <w:instrText xml:space="preserve"> ADDIN ZOTERO_ITEM CSL_CITATION {"citationID":"8V85XmI8","properties":{"formattedCitation":"(2010)","plainCitation":"(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uppress-author":true}],"schema":"https://github.com/citation-style-language/schema/raw/master/csl-citation.json"} </w:instrText>
      </w:r>
      <w:r w:rsidR="008536BA">
        <w:fldChar w:fldCharType="separate"/>
      </w:r>
      <w:r w:rsidR="00131481" w:rsidRPr="00131481">
        <w:rPr>
          <w:rFonts w:cs="Arial"/>
        </w:rPr>
        <w:t>(2010)</w:t>
      </w:r>
      <w:r w:rsidR="008536BA">
        <w:fldChar w:fldCharType="end"/>
      </w:r>
      <w:r>
        <w:t xml:space="preserve"> and Murphy and Curtis</w:t>
      </w:r>
      <w:r w:rsidR="008536BA">
        <w:t xml:space="preserve"> </w:t>
      </w:r>
      <w:r w:rsidR="008536BA">
        <w:fldChar w:fldCharType="begin"/>
      </w:r>
      <w:r w:rsidR="008536BA">
        <w:instrText xml:space="preserve"> ADDIN ZOTERO_ITEM CSL_CITATION {"citationID":"NLqOH67L","properties":{"formattedCitation":"(2013)","plainCitation":"(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uppress-author":true}],"schema":"https://github.com/citation-style-language/schema/raw/master/csl-citation.json"} </w:instrText>
      </w:r>
      <w:r w:rsidR="008536BA">
        <w:fldChar w:fldCharType="separate"/>
      </w:r>
      <w:r w:rsidR="00131481" w:rsidRPr="00131481">
        <w:rPr>
          <w:rFonts w:cs="Arial"/>
        </w:rPr>
        <w:t>(2013)</w:t>
      </w:r>
      <w:r w:rsidR="008536BA">
        <w:fldChar w:fldCharType="end"/>
      </w:r>
      <w:r>
        <w:t xml:space="preserve"> also report that course leaders often lack training for their role. This is not limited to the UK. </w:t>
      </w:r>
      <w:r w:rsidR="008536BA">
        <w:t xml:space="preserve">Participants in Australian research by Krause </w:t>
      </w:r>
      <w:r w:rsidR="00131481" w:rsidRPr="00131481">
        <w:rPr>
          <w:i/>
        </w:rPr>
        <w:t>et al.</w:t>
      </w:r>
      <w:r w:rsidR="008536BA">
        <w:t xml:space="preserve"> </w:t>
      </w:r>
      <w:r w:rsidR="008536BA">
        <w:lastRenderedPageBreak/>
        <w:fldChar w:fldCharType="begin"/>
      </w:r>
      <w:r w:rsidR="008536BA">
        <w:instrText xml:space="preserve"> ADDIN ZOTERO_ITEM CSL_CITATION {"citationID":"E5ya39ep","properties":{"formattedCitation":"(2010)","plainCitation":"(2010)"},"citationItems":[{"id":5845,"uris":["http://zotero.org/users/3076482/items/ZTUIBSD8"],"uri":["http://zotero.org/users/3076482/items/ZTUIBSD8"],"itemData":{"id":5845,"type":"paper-conference","title":"Degree programme leader roles and identities in changing times","container-title":"Society for Research in Higher Education Annual Research Conference","source":"Google Scholar","URL":"https://research-repository.griffith.edu.au/bitstream/handle/10072/38879/69889_1.pdf?sequence=1","author":[{"family":"Krause","given":"K."},{"family":"Bath","given":"Debra"},{"family":"Lizzio","given":"Alfred"},{"family":"Albert","given":"Louis"},{"family":"Clark","given":"J."},{"family":"Campbell","given":"S."},{"family":"Fyffe","given":"J."},{"family":"Scott","given":"G."},{"family":"Spencer","given":"D."}],"issued":{"date-parts":[["2010"]]},"accessed":{"date-parts":[["2017",7,28]]}},"suppress-author":true}],"schema":"https://github.com/citation-style-language/schema/raw/master/csl-citation.json"} </w:instrText>
      </w:r>
      <w:r w:rsidR="008536BA">
        <w:fldChar w:fldCharType="separate"/>
      </w:r>
      <w:r w:rsidR="00131481" w:rsidRPr="00131481">
        <w:rPr>
          <w:rFonts w:cs="Arial"/>
        </w:rPr>
        <w:t>(2010)</w:t>
      </w:r>
      <w:r w:rsidR="008536BA">
        <w:fldChar w:fldCharType="end"/>
      </w:r>
      <w:r w:rsidR="008536BA">
        <w:t xml:space="preserve"> perceived a lack of professional development opportunities, whereas </w:t>
      </w:r>
      <w:proofErr w:type="spellStart"/>
      <w:r>
        <w:t>Vilkinas</w:t>
      </w:r>
      <w:proofErr w:type="spellEnd"/>
      <w:r>
        <w:t xml:space="preserve"> and </w:t>
      </w:r>
      <w:proofErr w:type="spellStart"/>
      <w:r>
        <w:t>Ladyshewsky</w:t>
      </w:r>
      <w:proofErr w:type="spellEnd"/>
      <w:r>
        <w:t xml:space="preserve"> </w:t>
      </w:r>
      <w:r>
        <w:fldChar w:fldCharType="begin"/>
      </w:r>
      <w:r>
        <w:instrText xml:space="preserve"> ADDIN ZOTERO_ITEM CSL_CITATION {"citationID":"Lhk7Afyo","properties":{"formattedCitation":"(2012)","plainCitation":"(2012)"},"citationItems":[{"id":5891,"uris":["http://zotero.org/users/3076482/items/HCSPWVV3"],"uri":["http://zotero.org/users/3076482/items/HCSPWVV3"],"itemData":{"id":5891,"type":"article-journal","title":"Leadership Behaviour and Effectiveness of Academic Program Directors in Australian Universities","container-title":"Educational Management Administration &amp; Leadership","page":"109-126","volume":"40","issue":"1","source":"SAGE Journals","abstract":"This article focuses on leadership behaviour and effectiveness of university academic program directors who have responsibility for managing a program or course1 of study. The leadership capabilities were assessed using the Integrated Competing Values Framework as its theoretical foundation. Data from 90 academic program directors and 710 significant others from four Australian universities were analysed. The results lead to the conclusions that these academic program directors were reasonably effective and had the ability to implement and further develop their leadership capabilities, even though they had no formal authority. In their role, these directors mainly focused on ‘getting the job done’ and ‘working with people’. At the same time, they placed less emphasis on monitoring their programs, maintaining networks and introducing changes, thereby putting their programs at risk.","URL":"http://dx.doi.org/10.1177/1741143211420613","DOI":"10.1177/1741143211420613","ISSN":"1741-1432","journalAbbreviation":"Educational Management Administration &amp; Leadership","language":"en","author":[{"family":"Vilkinas","given":"Tricia"},{"family":"Ladyshewsky","given":"Richard K."}],"issued":{"date-parts":[["2012",1,1]]},"accessed":{"date-parts":[["2017",8,8]]}},"suppress-author":true}],"schema":"https://github.com/citation-style-language/schema/raw/master/csl-citation.json"} </w:instrText>
      </w:r>
      <w:r>
        <w:fldChar w:fldCharType="separate"/>
      </w:r>
      <w:r w:rsidR="00131481" w:rsidRPr="00131481">
        <w:rPr>
          <w:rFonts w:cs="Arial"/>
        </w:rPr>
        <w:t>(2012)</w:t>
      </w:r>
      <w:r>
        <w:fldChar w:fldCharType="end"/>
      </w:r>
      <w:r>
        <w:t xml:space="preserve"> found that </w:t>
      </w:r>
      <w:r w:rsidR="008536BA">
        <w:t xml:space="preserve">Australian </w:t>
      </w:r>
      <w:r>
        <w:t xml:space="preserve">course leaders </w:t>
      </w:r>
      <w:r w:rsidRPr="000F2E3F">
        <w:t>often describe feelings of frustration</w:t>
      </w:r>
      <w:r>
        <w:rPr>
          <w:color w:val="FF0000"/>
        </w:rPr>
        <w:t xml:space="preserve"> </w:t>
      </w:r>
      <w:r w:rsidRPr="008536BA">
        <w:t>because of an inability to confidently perform the tasks which are part of their role, and that they are rarely considered in the institutional leadership development programmes.</w:t>
      </w:r>
      <w:r w:rsidR="008536BA">
        <w:t xml:space="preserve"> The lack of professional development for the role is</w:t>
      </w:r>
      <w:r w:rsidR="00F96676">
        <w:t xml:space="preserve"> </w:t>
      </w:r>
      <w:r w:rsidR="008536BA">
        <w:t xml:space="preserve">expected </w:t>
      </w:r>
      <w:r w:rsidR="00F96676">
        <w:t>yet</w:t>
      </w:r>
      <w:r w:rsidR="008536BA">
        <w:t xml:space="preserve"> surprising at the same time: expected, because of the lack of recognition of the course leader role in the sector, but surprising given that the Staff and Educational Developm</w:t>
      </w:r>
      <w:r w:rsidR="00F96676">
        <w:t xml:space="preserve">ent Association (SEDA) </w:t>
      </w:r>
      <w:r w:rsidR="00A87592">
        <w:t xml:space="preserve">and the CNAA </w:t>
      </w:r>
      <w:r w:rsidR="008536BA">
        <w:t xml:space="preserve">offered a range of opportunities </w:t>
      </w:r>
      <w:r w:rsidR="00A87592">
        <w:t>in the early nineties [</w:t>
      </w:r>
      <w:r w:rsidR="008536BA">
        <w:t>see e.g.</w:t>
      </w:r>
      <w:r w:rsidR="00A87592">
        <w:t xml:space="preserve"> Bradley </w:t>
      </w:r>
      <w:r w:rsidR="00131481" w:rsidRPr="00131481">
        <w:rPr>
          <w:i/>
        </w:rPr>
        <w:t>et al.</w:t>
      </w:r>
      <w:r w:rsidR="00A87592">
        <w:t xml:space="preserve"> </w:t>
      </w:r>
      <w:r w:rsidR="00A87592">
        <w:fldChar w:fldCharType="begin"/>
      </w:r>
      <w:r w:rsidR="00A87592">
        <w:instrText xml:space="preserve"> ADDIN ZOTERO_ITEM CSL_CITATION {"citationID":"4w6HGdOA","properties":{"formattedCitation":"(1992)","plainCitation":"(1992)"},"citationItems":[{"id":3105,"uris":["http://zotero.org/users/3076482/items/XUNS5G3F"],"uri":["http://zotero.org/users/3076482/items/XUNS5G3F"],"itemData":{"id":3105,"type":"book","title":"The role of the course leader","publisher":"Council for National Academic Awards","publisher-place":"London","source":"Open WorldCat","event-place":"London","URL":"http://www.worldcat.org/title/role-of-the-course-leader/oclc/26770385","ISBN":"978-1-85824-003-9","note":"OCLC: 26770385","language":"English","author":[{"family":"Bradley","given":"Greta"},{"family":"Little","given":"Brenda"},{"family":"Brennan","given":"John"}],"issued":{"date-parts":[["1992"]]}},"suppress-author":true}],"schema":"https://github.com/citation-style-language/schema/raw/master/csl-citation.json"} </w:instrText>
      </w:r>
      <w:r w:rsidR="00A87592">
        <w:fldChar w:fldCharType="separate"/>
      </w:r>
      <w:r w:rsidR="00131481" w:rsidRPr="00131481">
        <w:rPr>
          <w:rFonts w:cs="Arial"/>
        </w:rPr>
        <w:t>(1992)</w:t>
      </w:r>
      <w:r w:rsidR="00A87592">
        <w:fldChar w:fldCharType="end"/>
      </w:r>
      <w:r w:rsidR="00A87592">
        <w:t>,</w:t>
      </w:r>
      <w:r w:rsidR="008536BA">
        <w:t xml:space="preserve"> </w:t>
      </w:r>
      <w:r w:rsidR="00F96676">
        <w:t xml:space="preserve">Johns </w:t>
      </w:r>
      <w:r w:rsidR="00F96676">
        <w:fldChar w:fldCharType="begin"/>
      </w:r>
      <w:r w:rsidR="00F96676">
        <w:instrText xml:space="preserve"> ADDIN ZOTERO_ITEM CSL_CITATION {"citationID":"XHKviZ8C","properties":{"formattedCitation":"(1996)","plainCitation":"(1996)"},"citationItems":[{"id":3115,"uris":["http://zotero.org/users/3076482/items/I7P86NBW"],"uri":["http://zotero.org/users/3076482/items/I7P86NBW"],"itemData":{"id":3115,"type":"chapter","title":"Helping programme managers find their role","container-title":"Leading Academic Programmes and Courses: Developments in roles, practices and in-house training","collection-title":"SEDA Papers","collection-number":"97","publisher":"SEDA","publisher-place":"Edgbaston","page":"53-56","event-place":"Edgbaston","author":[{"family":"Johns","given":"Alison"}],"editor":[{"family":"Wisker","given":"Gina"}],"issued":{"date-parts":[["1996"]]}},"suppress-author":true}],"schema":"https://github.com/citation-style-language/schema/raw/master/csl-citation.json"} </w:instrText>
      </w:r>
      <w:r w:rsidR="00F96676">
        <w:fldChar w:fldCharType="separate"/>
      </w:r>
      <w:r w:rsidR="00131481" w:rsidRPr="00131481">
        <w:rPr>
          <w:rFonts w:cs="Arial"/>
        </w:rPr>
        <w:t>(1996)</w:t>
      </w:r>
      <w:r w:rsidR="00F96676">
        <w:fldChar w:fldCharType="end"/>
      </w:r>
      <w:r w:rsidR="00F96676">
        <w:t xml:space="preserve"> and </w:t>
      </w:r>
      <w:proofErr w:type="spellStart"/>
      <w:r w:rsidR="008536BA">
        <w:t>Wisker</w:t>
      </w:r>
      <w:proofErr w:type="spellEnd"/>
      <w:r w:rsidR="008536BA">
        <w:t xml:space="preserve"> </w:t>
      </w:r>
      <w:r w:rsidR="008536BA">
        <w:fldChar w:fldCharType="begin"/>
      </w:r>
      <w:r w:rsidR="008536BA">
        <w:instrText xml:space="preserve"> ADDIN ZOTERO_ITEM CSL_CITATION {"citationID":"OXAyzj6n","properties":{"formattedCitation":"(1996)","plainCitation":"(1996)"},"citationItems":[{"id":3114,"uris":["http://zotero.org/users/3076482/items/QNFW2C6K"],"uri":["http://zotero.org/users/3076482/items/QNFW2C6K"],"itemData":{"id":3114,"type":"chapter","title":"Course leaders and course scheme leaders: defining the roles","container-title":"Leading Academic Programmes and Courses: Development in roles, practices and in-house training","collection-title":"SEDA Papers","collection-number":"97","publisher":"SEDA","publisher-place":"Edgbaston","page":"65-74","event-place":"Edgbaston","ISBN":"0 946815 39 9","author":[{"family":"Wisker","given":"Gina"}],"editor":[{"family":"Wisker","given":"Gina"}],"issued":{"date-parts":[["1996"]]}},"suppress-author":true}],"schema":"https://github.com/citation-style-language/schema/raw/master/csl-citation.json"} </w:instrText>
      </w:r>
      <w:r w:rsidR="008536BA">
        <w:fldChar w:fldCharType="separate"/>
      </w:r>
      <w:r w:rsidR="00131481" w:rsidRPr="00131481">
        <w:rPr>
          <w:rFonts w:cs="Arial"/>
        </w:rPr>
        <w:t>(1996)</w:t>
      </w:r>
      <w:r w:rsidR="008536BA">
        <w:fldChar w:fldCharType="end"/>
      </w:r>
      <w:r w:rsidR="00A87592">
        <w:t>].</w:t>
      </w:r>
      <w:r w:rsidR="008536BA">
        <w:t xml:space="preserve"> </w:t>
      </w:r>
      <w:r w:rsidR="003705E0">
        <w:t xml:space="preserve">Generally academics are asked to take on course leadership positions based on their competence as senior academics who have an interest in curriculum development and/or pedagogy </w:t>
      </w:r>
      <w:r w:rsidR="003705E0">
        <w:fldChar w:fldCharType="begin"/>
      </w:r>
      <w:r w:rsidR="003705E0">
        <w:instrText xml:space="preserve"> ADDIN ZOTERO_ITEM CSL_CITATION {"citationID":"yOBTOFpY","properties":{"formattedCitation":"(Yielder and Codling, 2004)","plainCitation":"(Yielder and Codling, 2004)"},"citationItems":[{"id":5834,"uris":["http://zotero.org/users/3076482/items/Z6K86PB8"],"uri":["http://zotero.org/users/3076482/items/Z6K86PB8"],"itemData":{"id":5834,"type":"article-journal","title":"Management and Leadership in the Contemporary University","container-title":"Journal of Higher Education Policy and Management","page":"315-328","volume":"26","issue":"3","source":"CrossRef","URL":"http://www.tandfonline.com/doi/abs/10.1080/1360080042000290177","DOI":"10.1080/1360080042000290177","ISSN":"1360-080X, 1469-9508","language":"en","author":[{"family":"Yielder","given":"Jill"},{"family":"Codling","given":"Andrew"}],"issued":{"date-parts":[["2004",11]]},"accessed":{"date-parts":[["2017",7,28]]}}}],"schema":"https://github.com/citation-style-language/schema/raw/master/csl-citation.json"} </w:instrText>
      </w:r>
      <w:r w:rsidR="003705E0">
        <w:fldChar w:fldCharType="separate"/>
      </w:r>
      <w:r w:rsidR="00131481" w:rsidRPr="00131481">
        <w:rPr>
          <w:rFonts w:cs="Arial"/>
        </w:rPr>
        <w:t>(Yielder and Codling, 2004)</w:t>
      </w:r>
      <w:r w:rsidR="003705E0">
        <w:fldChar w:fldCharType="end"/>
      </w:r>
      <w:r w:rsidR="003705E0">
        <w:t xml:space="preserve">. However, course leaders often find themselves underprepared for the demands of the role, especially in light of the pressures in the current higher education sector and the fact that quality and student experience are mostly measured at course level </w:t>
      </w:r>
      <w:r w:rsidR="003705E0">
        <w:fldChar w:fldCharType="begin"/>
      </w:r>
      <w:r w:rsidR="00950823">
        <w:instrText xml:space="preserve"> ADDIN ZOTERO_ITEM CSL_CITATION {"citationID":"3uOi7ro9","properties":{"formattedCitation":"{\\rtf (Ladyshewsky and Flavell, 2012; Temple {\\i{}et al.}, 2016)}","plainCitation":"(Ladyshewsky and Flavell, 2012; Temple et al., 2016)"},"citationItems":[{"id":5893,"uris":["http://zotero.org/users/3076482/items/PUKUVVG3"],"uri":["http://zotero.org/users/3076482/items/PUKUVVG3"],"itemData":{"id":5893,"type":"article-journal","title":"Transfer of Training in an Academic Leadership Development Program for Program Coordinators","container-title":"Educational Management Administration &amp; Leadership","page":"127-147","volume":"40","issue":"1","source":"SAGE Journals","abstract":"The higher education sector has increasingly begun to pay more attention to academic leadership. This qualitative study explores how such an investment in a 20-week leadership development program influenced the behaviour of 10 academic staff in the role of program coordinator 6 to 12 months following participation in the program. Otherwise known as program directors or department chairs, academic staff in this role are responsible for coordinating and leading degree courses or programs. Leadership learning and changes in the behaviour of program coordinators was evident, particularly in regard to building influence, communicating more effectively and managing upwards. Improved confidence in their ability to perform the role was a lasting outcome and the use of peer learning and coaching was an important part of the success of the intervention. However, workload factors, succession planning and orientation were seen to be factors that impact on leadership development in this role. The findings suggest that participation in well designed academic leadership programs can result in a lasting transfer of training for program coordinators.","URL":"http://dx.doi.org/10.1177/1741143211420615","DOI":"10.1177/1741143211420615","ISSN":"1741-1432","journalAbbreviation":"Educational Management Administration &amp; Leadership","language":"en","author":[{"family":"Ladyshewsky","given":"Richard K."},{"family":"Flavell","given":"Helen"}],"issued":{"date-parts":[["2012",1,1]]},"accessed":{"date-parts":[["2017",8,8]]}}},{"id":3159,"uris":["http://zotero.org/users/3076482/items/DQ7P85PQ"],"uri":["http://zotero.org/users/3076482/items/DQ7P85PQ"],"itemData":{"id":3159,"type":"article-journal","title":"Managing the student experience in English higher education: Differing responses to market pressures","container-title":"London Review of Education","page":"33-46","volume":"14","issue":"1","source":"IngentaConnect","abstract":"This paper reports on recent research aimed at assessing how the management of the undergraduate student experience in English higher education is changing in the light of the new tuition fee regime introduced in 2012, as well as other government policies aimed at creating market-type pressures within the higher education sector. A distinction was observed between the research-intensive universities studied – defined here as institutions where research income comprised 20 per cent or more of total turnover, with correspondingly strong positions in published research-based rankings – and universities largely dependent on income from teaching, with weaker market positions. Broadly speaking, the latter group were responding to market pressures by centralizing services, standardizing procedures, and strengthening management controls over teaching processes. The research-intensive universities tended to work within existing institutional cultures to respond to students' needs. Organizational change here usually took the form of creating more coherent functional groupings of student services, rather than comprehensive reorganizations. It appears to us that these different responses to a changed environment point to the creation of two distinct English university types, one strongly managerial with 'student as customer' orientations, and a smaller group with less centralized, more collegial cultures.","DOI":"10.18546/LRE.14.1.05","shortTitle":"Managing the student experience in English higher education","journalAbbreviation":"London Review of Education","author":[{"family":"Temple","given":"Paul"},{"family":"Callender","given":"Claire"},{"family":"Grove","given":"Lyn"},{"family":"Kersh","given":"Natasha"}],"issued":{"date-parts":[["2016",4,18]]}}}],"schema":"https://github.com/citation-style-language/schema/raw/master/csl-citation.json"} </w:instrText>
      </w:r>
      <w:r w:rsidR="003705E0">
        <w:fldChar w:fldCharType="separate"/>
      </w:r>
      <w:r w:rsidR="00131481" w:rsidRPr="00131481">
        <w:rPr>
          <w:rFonts w:cs="Arial"/>
          <w:szCs w:val="24"/>
        </w:rPr>
        <w:t xml:space="preserve">(Ladyshewsky and Flavell, 2012; Temple </w:t>
      </w:r>
      <w:r w:rsidR="00131481" w:rsidRPr="00131481">
        <w:rPr>
          <w:rFonts w:cs="Arial"/>
          <w:i/>
          <w:iCs/>
          <w:szCs w:val="24"/>
        </w:rPr>
        <w:t>et al.</w:t>
      </w:r>
      <w:r w:rsidR="00131481" w:rsidRPr="00131481">
        <w:rPr>
          <w:rFonts w:cs="Arial"/>
          <w:szCs w:val="24"/>
        </w:rPr>
        <w:t>, 2016)</w:t>
      </w:r>
      <w:r w:rsidR="003705E0">
        <w:fldChar w:fldCharType="end"/>
      </w:r>
      <w:r w:rsidR="003705E0">
        <w:t xml:space="preserve">. </w:t>
      </w:r>
      <w:r w:rsidR="00450D96">
        <w:t>Furthermore, the changing nature of the higher education student has resulted in a larger degree of responsibility towards pastoral support, something which academic staff are not prepared for</w:t>
      </w:r>
      <w:r w:rsidR="00950823">
        <w:t xml:space="preserve"> </w:t>
      </w:r>
      <w:r w:rsidR="00950823">
        <w:fldChar w:fldCharType="begin"/>
      </w:r>
      <w:r w:rsidR="00950823">
        <w:instrText xml:space="preserve"> ADDIN ZOTERO_ITEM CSL_CITATION {"citationID":"KX4Y2HXF","properties":{"formattedCitation":"(Murphy and Curtis, 2013)","plainCitation":"(Murphy and Curtis, 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chema":"https://github.com/citation-style-language/schema/raw/master/csl-citation.json"} </w:instrText>
      </w:r>
      <w:r w:rsidR="00950823">
        <w:fldChar w:fldCharType="separate"/>
      </w:r>
      <w:r w:rsidR="00131481" w:rsidRPr="00131481">
        <w:rPr>
          <w:rFonts w:cs="Arial"/>
        </w:rPr>
        <w:t>(Murphy and Curtis, 2013)</w:t>
      </w:r>
      <w:r w:rsidR="00950823">
        <w:fldChar w:fldCharType="end"/>
      </w:r>
      <w:r w:rsidR="00450D96">
        <w:t xml:space="preserve">. Although HEIs offer pastoral care and support through specialised departments and staff, the bridging role of course leadership </w:t>
      </w:r>
      <w:r w:rsidR="00450D96">
        <w:fldChar w:fldCharType="begin"/>
      </w:r>
      <w:r w:rsidR="00131481">
        <w:instrText xml:space="preserve"> ADDIN ZOTERO_ITEM CSL_CITATION {"citationID":"pO0KsHG7","properties":{"formattedCitation":"(Wisker, 1996; Milburn, 2010)","plainCitation":"(Wisker, 1996; Milburn, 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id":3114,"uris":["http://zotero.org/users/3076482/items/QNFW2C6K"],"uri":["http://zotero.org/users/3076482/items/QNFW2C6K"],"itemData":{"id":3114,"type":"chapter","title":"Course leaders and course scheme leaders: defining the roles","container-title":"Leading Academic Programmes and Courses: Development in roles, practices and in-house training","collection-title":"SEDA Papers","collection-number":"97","publisher":"SEDA","publisher-place":"Edgbaston","page":"65-74","event-place":"Edgbaston","ISBN":"0 946815 39 9","author":[{"family":"Wisker","given":"Gina"}],"editor":[{"family":"Wisker","given":"Gina"}],"issued":{"date-parts":[["1996"]]}}}],"schema":"https://github.com/citation-style-language/schema/raw/master/csl-citation.json"} </w:instrText>
      </w:r>
      <w:r w:rsidR="00450D96">
        <w:fldChar w:fldCharType="separate"/>
      </w:r>
      <w:r w:rsidR="00131481" w:rsidRPr="00131481">
        <w:rPr>
          <w:rFonts w:cs="Arial"/>
        </w:rPr>
        <w:t>(Wisker, 1996; Milburn, 2010)</w:t>
      </w:r>
      <w:r w:rsidR="00450D96">
        <w:fldChar w:fldCharType="end"/>
      </w:r>
      <w:r w:rsidR="00450D96">
        <w:t xml:space="preserve"> results in course leaders frequently being involved in pastoral support of students </w:t>
      </w:r>
      <w:r w:rsidR="00450D96">
        <w:fldChar w:fldCharType="begin"/>
      </w:r>
      <w:r w:rsidR="00450D96">
        <w:instrText xml:space="preserve"> ADDIN ZOTERO_ITEM CSL_CITATION {"citationID":"Qop0t7Cm","properties":{"formattedCitation":"(Paterson, 1999; Murphy and Curtis, 2013)","plainCitation":"(Paterson, 1999; Murphy and Curtis, 2013)"},"citationItems":[{"id":3091,"uris":["http://zotero.org/users/3076482/items/MFI8NSGC"],"uri":["http://zotero.org/users/3076482/items/MFI8NSGC"],"itemData":{"id":3091,"type":"article-journal","title":"The changing role of the course leader within a higher education/further education context","container-title":"Research in Post-Compulsory Education","page":"97-116","volume":"4","issue":"1","source":"CrossRef","URL":"http://www.tandfonline.com/doi/abs/10.1080/13596749900200044","DOI":"10.1080/13596749900200044","ISSN":"1359-6748, 1747-5112","language":"en","author":[{"family":"Paterson","given":"Helen"}],"issued":{"date-parts":[["1999",3]]},"accessed":{"date-parts":[["2017",3,20]]}}},{"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chema":"https://github.com/citation-style-language/schema/raw/master/csl-citation.json"} </w:instrText>
      </w:r>
      <w:r w:rsidR="00450D96">
        <w:fldChar w:fldCharType="separate"/>
      </w:r>
      <w:r w:rsidR="00131481" w:rsidRPr="00131481">
        <w:rPr>
          <w:rFonts w:cs="Arial"/>
        </w:rPr>
        <w:t>(Paterson, 1999; Murphy and Curtis, 2013)</w:t>
      </w:r>
      <w:r w:rsidR="00450D96">
        <w:fldChar w:fldCharType="end"/>
      </w:r>
      <w:r w:rsidR="00450D96">
        <w:t>.</w:t>
      </w:r>
      <w:r w:rsidR="00EB3D37">
        <w:t xml:space="preserve"> Blackmore </w:t>
      </w:r>
      <w:r w:rsidR="00131481" w:rsidRPr="00131481">
        <w:rPr>
          <w:i/>
        </w:rPr>
        <w:t>et al.</w:t>
      </w:r>
      <w:r w:rsidR="00EB3D37">
        <w:t xml:space="preserve"> </w:t>
      </w:r>
      <w:r w:rsidR="00EB3D37">
        <w:fldChar w:fldCharType="begin"/>
      </w:r>
      <w:r w:rsidR="00EB3D37">
        <w:instrText xml:space="preserve"> ADDIN ZOTERO_ITEM CSL_CITATION {"citationID":"13hbhxdE","properties":{"formattedCitation":"(2007)","plainCitation":"(2007)"},"citationItems":[{"id":3084,"uris":["http://zotero.org/users/3076482/items/TTNSV63Q"],"uri":["http://zotero.org/users/3076482/items/TTNSV63Q"],"itemData":{"id":3084,"type":"report","title":"Investigating the capabilities of course and module leaders in departments","publisher":"York: Higher Education Academy","source":"Google Scholar","URL":"http://www.academia.edu/download/44877342/Investigating_the_capabilities_of_course20160418-3342-in1ap4.pdf","author":[{"family":"Blackmore","given":"Paul"},{"family":"Dales","given":"Richard"},{"family":"Law","given":"Sue"},{"family":"Yates","given":"Paul"}],"issued":{"date-parts":[["2007"]]},"accessed":{"date-parts":[["2017",3,10]]}},"suppress-author":true}],"schema":"https://github.com/citation-style-language/schema/raw/master/csl-citation.json"} </w:instrText>
      </w:r>
      <w:r w:rsidR="00EB3D37">
        <w:fldChar w:fldCharType="separate"/>
      </w:r>
      <w:r w:rsidR="00131481" w:rsidRPr="00131481">
        <w:rPr>
          <w:rFonts w:cs="Arial"/>
        </w:rPr>
        <w:t>(2007)</w:t>
      </w:r>
      <w:r w:rsidR="00EB3D37">
        <w:fldChar w:fldCharType="end"/>
      </w:r>
      <w:r w:rsidR="00EB3D37">
        <w:t xml:space="preserve"> identified student well-being, the boundaries of the role of the course leader, and referral of students to support departments as an area which course leaders particularly struggled with due to a lack of training.</w:t>
      </w:r>
    </w:p>
    <w:p w:rsidR="001A73FB" w:rsidRDefault="0093294E" w:rsidP="00D9585F">
      <w:pPr>
        <w:spacing w:line="360" w:lineRule="auto"/>
        <w:jc w:val="both"/>
      </w:pPr>
      <w:r>
        <w:t xml:space="preserve">A further barrier perceived by course leaders is the lack of recognition and appreciation of the course manager role. Participants in research by Murphy and Curtis </w:t>
      </w:r>
      <w:r>
        <w:fldChar w:fldCharType="begin"/>
      </w:r>
      <w:r>
        <w:instrText xml:space="preserve"> ADDIN ZOTERO_ITEM CSL_CITATION {"citationID":"3zA0Fott","properties":{"formattedCitation":"(2013)","plainCitation":"(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uppress-author":true}],"schema":"https://github.com/citation-style-language/schema/raw/master/csl-citation.json"} </w:instrText>
      </w:r>
      <w:r>
        <w:fldChar w:fldCharType="separate"/>
      </w:r>
      <w:r w:rsidR="00131481" w:rsidRPr="00131481">
        <w:rPr>
          <w:rFonts w:cs="Arial"/>
        </w:rPr>
        <w:t>(2013)</w:t>
      </w:r>
      <w:r>
        <w:fldChar w:fldCharType="end"/>
      </w:r>
      <w:r>
        <w:t xml:space="preserve"> found the status attached to the position of the course leader a real challenge and that course leaders’ line managers did not appreciate the importance of the role. Scott </w:t>
      </w:r>
      <w:r w:rsidR="00131481" w:rsidRPr="00131481">
        <w:rPr>
          <w:i/>
        </w:rPr>
        <w:t>et al.</w:t>
      </w:r>
      <w:r>
        <w:t xml:space="preserve"> </w:t>
      </w:r>
      <w:r>
        <w:fldChar w:fldCharType="begin"/>
      </w:r>
      <w:r>
        <w:instrText xml:space="preserve"> ADDIN ZOTERO_ITEM CSL_CITATION {"citationID":"yH3VU566","properties":{"formattedCitation":"(2008)","plainCitation":"(2008)"},"citationItems":[{"id":5847,"uris":["http://zotero.org/users/3076482/items/CHQVTVNS"],"uri":["http://zotero.org/users/3076482/items/CHQVTVNS"],"itemData":{"id":5847,"type":"report","title":"Learning leaders in times of change: academic leadership capabilities for Australian higher education.","publisher":"Australian Council for Educational Research","page":"173","source":"Open WorldCat","abstract":"This study, funded by Australia's ALTC for Learning &amp; Teaching in Higher Education, has identified the capabilities that characterise effective academic leaders in a range of roles and has produced resources to develop and monitor these leadership capabilities. It has identified that the core focus for leadership in the current, highly volatile, operating context faced by our universities has to be on achieving effective change management and implementation.","URL":"http://research.acer.edu.au/higher_education/3/","note":"OCLC: 926788596","number":"978-0-86431-978-4","shortTitle":"Learning leaders in times of change","language":"English","author":[{"family":"Scott","given":"G"},{"family":"Coates","given":"H"},{"family":"Anderson","given":"M"},{"literal":"Australian Learning and Teaching Council (ALTC)"}],"issued":{"date-parts":[["2008"]]},"accessed":{"date-parts":[["2017",7,26]]}},"suppress-author":true}],"schema":"https://github.com/citation-style-language/schema/raw/master/csl-citation.json"} </w:instrText>
      </w:r>
      <w:r>
        <w:fldChar w:fldCharType="separate"/>
      </w:r>
      <w:r w:rsidR="00131481" w:rsidRPr="00131481">
        <w:rPr>
          <w:rFonts w:cs="Arial"/>
        </w:rPr>
        <w:t>(2008)</w:t>
      </w:r>
      <w:r>
        <w:fldChar w:fldCharType="end"/>
      </w:r>
      <w:r w:rsidR="009C0665">
        <w:t xml:space="preserve"> </w:t>
      </w:r>
      <w:r>
        <w:t xml:space="preserve">argue that the </w:t>
      </w:r>
      <w:r w:rsidR="009C0665">
        <w:t>position</w:t>
      </w:r>
      <w:r>
        <w:t xml:space="preserve"> of the course leader </w:t>
      </w:r>
      <w:r w:rsidR="009C0665">
        <w:t>is</w:t>
      </w:r>
      <w:r>
        <w:t xml:space="preserve"> least recognised</w:t>
      </w:r>
      <w:r w:rsidR="005B6613">
        <w:t xml:space="preserve"> for it</w:t>
      </w:r>
      <w:r w:rsidR="009C0665">
        <w:t xml:space="preserve">s essential role is overseeing whether desired institutional changes are actioned at a local level. Furthermore, the constant conflict of course leadership and the more prestigious teaching and/or research responsibilities leads to course leaders struggling to </w:t>
      </w:r>
      <w:r w:rsidR="009C0665" w:rsidRPr="009C0665">
        <w:t xml:space="preserve">maintain a balance between their academic profile, whilst also being required to undertake time-consuming leadership tasks </w:t>
      </w:r>
      <w:r w:rsidR="009C0665" w:rsidRPr="009C0665">
        <w:fldChar w:fldCharType="begin"/>
      </w:r>
      <w:r w:rsidR="009C0665" w:rsidRPr="009C0665">
        <w:instrText xml:space="preserve"> ADDIN ZOTERO_ITEM CSL_CITATION {"citationID":"HqAa0d1R","properties":{"formattedCitation":"(Milburn, 2010)","plainCitation":"(Milburn, 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chema":"https://github.com/citation-style-language/schema/raw/master/csl-citation.json"} </w:instrText>
      </w:r>
      <w:r w:rsidR="009C0665" w:rsidRPr="009C0665">
        <w:fldChar w:fldCharType="separate"/>
      </w:r>
      <w:r w:rsidR="00131481" w:rsidRPr="00131481">
        <w:rPr>
          <w:rFonts w:cs="Arial"/>
        </w:rPr>
        <w:t>(Milburn, 2010)</w:t>
      </w:r>
      <w:r w:rsidR="009C0665" w:rsidRPr="009C0665">
        <w:fldChar w:fldCharType="end"/>
      </w:r>
      <w:r w:rsidR="009C0665" w:rsidRPr="009C0665">
        <w:t xml:space="preserve">. </w:t>
      </w:r>
      <w:r w:rsidR="001A31F9">
        <w:t xml:space="preserve">Postgraduate course leaders interviewed by Marcella and Smith </w:t>
      </w:r>
      <w:r w:rsidR="001A31F9">
        <w:fldChar w:fldCharType="begin"/>
      </w:r>
      <w:r w:rsidR="001A31F9">
        <w:instrText xml:space="preserve"> ADDIN ZOTERO_ITEM CSL_CITATION {"citationID":"kjCRoxOU","properties":{"formattedCitation":"(1998)","plainCitation":"(1998)"},"citationItems":[{"id":3085,"uris":["http://zotero.org/users/3076482/items/IT6GQFKE"],"uri":["http://zotero.org/users/3076482/items/IT6GQFKE"],"itemData":{"id":3085,"type":"article-journal","title":"The role of the course leader in taught Masters</w:instrText>
      </w:r>
      <w:r w:rsidR="001A31F9">
        <w:rPr>
          <w:rFonts w:ascii="Cambria Math" w:hAnsi="Cambria Math" w:cs="Cambria Math"/>
        </w:rPr>
        <w:instrText>‐</w:instrText>
      </w:r>
      <w:r w:rsidR="001A31F9">
        <w:instrText xml:space="preserve">level courses in the LIS sector in the United Kingdom","container-title":"Library Review","page":"115-124","volume":"47","issue":"2","source":"CrossRef","URL":"http://www.emeraldinsight.com/doi/10.1108/00242539810369981","DOI":"10.1108/00242539810369981","ISSN":"0024-2535","language":"en","author":[{"family":"Marcella","given":"Rita"},{"family":"Smith","given":"Judith M."}],"issued":{"date-parts":[["1998",3]]},"accessed":{"date-parts":[["2017",3,10]]}},"suppress-author":true}],"schema":"https://github.com/citation-style-language/schema/raw/master/csl-citation.json"} </w:instrText>
      </w:r>
      <w:r w:rsidR="001A31F9">
        <w:fldChar w:fldCharType="separate"/>
      </w:r>
      <w:r w:rsidR="00131481" w:rsidRPr="00131481">
        <w:rPr>
          <w:rFonts w:cs="Arial"/>
        </w:rPr>
        <w:t>(1998)</w:t>
      </w:r>
      <w:r w:rsidR="001A31F9">
        <w:fldChar w:fldCharType="end"/>
      </w:r>
      <w:r w:rsidR="001A31F9">
        <w:t xml:space="preserve"> felt a lack of support from senior management teams, and course leaders reported little allowance in workload in work by </w:t>
      </w:r>
      <w:proofErr w:type="spellStart"/>
      <w:r w:rsidR="001A31F9">
        <w:t>Wisker</w:t>
      </w:r>
      <w:proofErr w:type="spellEnd"/>
      <w:r w:rsidR="001A31F9">
        <w:t xml:space="preserve"> </w:t>
      </w:r>
      <w:r w:rsidR="001A31F9">
        <w:fldChar w:fldCharType="begin"/>
      </w:r>
      <w:r w:rsidR="001A31F9">
        <w:instrText xml:space="preserve"> ADDIN ZOTERO_ITEM CSL_CITATION {"citationID":"vMHH4DTV","properties":{"formattedCitation":"(1996)","plainCitation":"(1996)"},"citationItems":[{"id":3114,"uris":["http://zotero.org/users/3076482/items/QNFW2C6K"],"uri":["http://zotero.org/users/3076482/items/QNFW2C6K"],"itemData":{"id":3114,"type":"chapter","title":"Course leaders and course scheme leaders: defining the roles","container-title":"Leading Academic Programmes and Courses: Development in roles, practices and in-house training","collection-title":"SEDA Papers","collection-number":"97","publisher":"SEDA","publisher-place":"Edgbaston","page":"65-74","event-place":"Edgbaston","ISBN":"0 946815 39 9","author":[{"family":"Wisker","given":"Gina"}],"editor":[{"family":"Wisker","given":"Gina"}],"issued":{"date-parts":[["1996"]]}},"suppress-author":true}],"schema":"https://github.com/citation-style-language/schema/raw/master/csl-citation.json"} </w:instrText>
      </w:r>
      <w:r w:rsidR="001A31F9">
        <w:fldChar w:fldCharType="separate"/>
      </w:r>
      <w:r w:rsidR="00131481" w:rsidRPr="00131481">
        <w:rPr>
          <w:rFonts w:cs="Arial"/>
        </w:rPr>
        <w:t>(1996)</w:t>
      </w:r>
      <w:r w:rsidR="001A31F9">
        <w:fldChar w:fldCharType="end"/>
      </w:r>
      <w:r w:rsidR="001A31F9">
        <w:t xml:space="preserve">. </w:t>
      </w:r>
      <w:r w:rsidR="009C0665" w:rsidRPr="009C0665">
        <w:t>The</w:t>
      </w:r>
      <w:r w:rsidR="001A31F9">
        <w:t xml:space="preserve"> perceived</w:t>
      </w:r>
      <w:r w:rsidR="009C0665" w:rsidRPr="009C0665">
        <w:t xml:space="preserve"> underappreciation of the course leader role results in course leaders worrying over their career prospects </w:t>
      </w:r>
      <w:r w:rsidR="009C0665" w:rsidRPr="009C0665">
        <w:fldChar w:fldCharType="begin"/>
      </w:r>
      <w:r w:rsidR="00131481">
        <w:instrText xml:space="preserve"> ADDIN ZOTERO_ITEM CSL_CITATION {"citationID":"nPgVP7Jy","properties":{"formattedCitation":"(Wisker, 1996; Paterson, 1999)","plainCitation":"(Wisker, 1996; Paterson, 1999)"},"citationItems":[{"id":3091,"uris":["http://zotero.org/users/3076482/items/MFI8NSGC"],"uri":["http://zotero.org/users/3076482/items/MFI8NSGC"],"itemData":{"id":3091,"type":"article-journal","title":"The changing role of the course leader within a higher education/further education context","container-title":"Research in Post-Compulsory Education","page":"97-116","volume":"4","issue":"1","source":"CrossRef","URL":"http://www.tandfonline.com/doi/abs/10.1080/13596749900200044","DOI":"10.1080/13596749900200044","ISSN":"1359-6748, 1747-5112","language":"en","author":[{"family":"Paterson","given":"Helen"}],"issued":{"date-parts":[["1999",3]]},"accessed":{"date-parts":[["2017",3,20]]}}},{"id":3114,"uris":["http://zotero.org/users/3076482/items/QNFW2C6K"],"uri":["http://zotero.org/users/3076482/items/QNFW2C6K"],"itemData":{"id":3114,"type":"chapter","title":"Course leaders and course scheme leaders: defining the roles","container-title":"Leading Academic Programmes and Courses: Development in roles, practices and in-house training","collection-title":"SEDA Papers","collection-number":"97","publisher":"SEDA","publisher-place":"Edgbaston","page":"65-74","event-place":"Edgbaston","ISBN":"0 946815 39 9","author":[{"family":"Wisker","given":"Gina"}],"editor":[{"family":"Wisker","given":"Gina"}],"issued":{"date-parts":[["1996"]]}}}],"schema":"https://github.com/citation-style-language/schema/raw/master/csl-citation.json"} </w:instrText>
      </w:r>
      <w:r w:rsidR="009C0665" w:rsidRPr="009C0665">
        <w:fldChar w:fldCharType="separate"/>
      </w:r>
      <w:r w:rsidR="00131481" w:rsidRPr="00131481">
        <w:rPr>
          <w:rFonts w:cs="Arial"/>
        </w:rPr>
        <w:t>(Wisker, 1996; Paterson, 1999)</w:t>
      </w:r>
      <w:r w:rsidR="009C0665" w:rsidRPr="009C0665">
        <w:fldChar w:fldCharType="end"/>
      </w:r>
      <w:r w:rsidR="009C0665" w:rsidRPr="009C0665">
        <w:t xml:space="preserve">, and discourages other academic staff from taking on course leader roles </w:t>
      </w:r>
      <w:r w:rsidR="009C0665" w:rsidRPr="009C0665">
        <w:fldChar w:fldCharType="begin"/>
      </w:r>
      <w:r w:rsidR="009C0665" w:rsidRPr="009C0665">
        <w:instrText xml:space="preserve"> ADDIN ZOTERO_ITEM CSL_CITATION {"citationID":"1opR34aO","properties":{"formattedCitation":"(Murphy and Curtis, 2013)","plainCitation":"(Murphy and Curtis, 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chema":"https://github.com/citation-style-language/schema/raw/master/csl-citation.json"} </w:instrText>
      </w:r>
      <w:r w:rsidR="009C0665" w:rsidRPr="009C0665">
        <w:fldChar w:fldCharType="separate"/>
      </w:r>
      <w:r w:rsidR="00131481" w:rsidRPr="00131481">
        <w:rPr>
          <w:rFonts w:cs="Arial"/>
        </w:rPr>
        <w:t>(Murphy and Curtis, 2013)</w:t>
      </w:r>
      <w:r w:rsidR="009C0665" w:rsidRPr="009C0665">
        <w:fldChar w:fldCharType="end"/>
      </w:r>
      <w:r w:rsidR="009C0665" w:rsidRPr="009C0665">
        <w:t>.</w:t>
      </w:r>
      <w:r w:rsidR="009C0665">
        <w:t xml:space="preserve"> This </w:t>
      </w:r>
      <w:r w:rsidR="009C0665">
        <w:lastRenderedPageBreak/>
        <w:t xml:space="preserve">conflict is not unique to UK course leaders, as demonstrated by Krause </w:t>
      </w:r>
      <w:r w:rsidR="00131481" w:rsidRPr="00131481">
        <w:rPr>
          <w:i/>
        </w:rPr>
        <w:t>et al.</w:t>
      </w:r>
      <w:r w:rsidR="009C0665">
        <w:t xml:space="preserve"> </w:t>
      </w:r>
      <w:r w:rsidR="009C0665">
        <w:fldChar w:fldCharType="begin"/>
      </w:r>
      <w:r w:rsidR="009C0665">
        <w:instrText xml:space="preserve"> ADDIN ZOTERO_ITEM CSL_CITATION {"citationID":"D8RvO79z","properties":{"formattedCitation":"(2010)","plainCitation":"(2010)"},"citationItems":[{"id":5845,"uris":["http://zotero.org/users/3076482/items/ZTUIBSD8"],"uri":["http://zotero.org/users/3076482/items/ZTUIBSD8"],"itemData":{"id":5845,"type":"paper-conference","title":"Degree programme leader roles and identities in changing times","container-title":"Society for Research in Higher Education Annual Research Conference","source":"Google Scholar","URL":"https://research-repository.griffith.edu.au/bitstream/handle/10072/38879/69889_1.pdf?sequence=1","author":[{"family":"Krause","given":"K."},{"family":"Bath","given":"Debra"},{"family":"Lizzio","given":"Alfred"},{"family":"Albert","given":"Louis"},{"family":"Clark","given":"J."},{"family":"Campbell","given":"S."},{"family":"Fyffe","given":"J."},{"family":"Scott","given":"G."},{"family":"Spencer","given":"D."}],"issued":{"date-parts":[["2010"]]},"accessed":{"date-parts":[["2017",7,28]]}},"suppress-author":true}],"schema":"https://github.com/citation-style-language/schema/raw/master/csl-citation.json"} </w:instrText>
      </w:r>
      <w:r w:rsidR="009C0665">
        <w:fldChar w:fldCharType="separate"/>
      </w:r>
      <w:r w:rsidR="00131481" w:rsidRPr="00131481">
        <w:rPr>
          <w:rFonts w:cs="Arial"/>
        </w:rPr>
        <w:t>(2010)</w:t>
      </w:r>
      <w:r w:rsidR="009C0665">
        <w:fldChar w:fldCharType="end"/>
      </w:r>
      <w:r w:rsidR="009C0665">
        <w:t xml:space="preserve"> for Australian course leaders. </w:t>
      </w:r>
      <w:proofErr w:type="spellStart"/>
      <w:r w:rsidR="009C0665">
        <w:t>Vilkinas</w:t>
      </w:r>
      <w:proofErr w:type="spellEnd"/>
      <w:r w:rsidR="009C0665">
        <w:t xml:space="preserve"> and </w:t>
      </w:r>
      <w:proofErr w:type="spellStart"/>
      <w:r w:rsidR="009C0665">
        <w:t>Ladyshewsky</w:t>
      </w:r>
      <w:proofErr w:type="spellEnd"/>
      <w:r w:rsidR="009C0665">
        <w:t xml:space="preserve"> further argue that course leaders are often neglected and overlooked in HEI leadership development programmes and </w:t>
      </w:r>
      <w:r w:rsidR="00570D87">
        <w:t xml:space="preserve">the </w:t>
      </w:r>
      <w:r w:rsidR="009C0665">
        <w:t>academic promotion</w:t>
      </w:r>
      <w:r w:rsidR="00570D87">
        <w:t xml:space="preserve"> system.</w:t>
      </w:r>
      <w:r w:rsidR="00707411">
        <w:t xml:space="preserve"> The lack of support is also illustrated by a lack of administrative or secretarial support. Where Heads of Department or similar roles often have access to personal assistants, course leaders report bearing the administrative burden in addition to their day-to-day responsibilities </w:t>
      </w:r>
      <w:r w:rsidR="00707411">
        <w:fldChar w:fldCharType="begin"/>
      </w:r>
      <w:r w:rsidR="00707411">
        <w:instrText xml:space="preserve"> ADDIN ZOTERO_ITEM CSL_CITATION {"citationID":"mLGUUuV2","properties":{"formattedCitation":"(Marcella and Smith, 1998; Milburn, 2010; Murphy and Curtis, 2013)","plainCitation":"(Marcella and Smith, 1998; Milburn, 2010; Murphy and Curtis, 2013)"},"citationItems":[{"id":3085,"uris":["http://zotero.org/users/3076482/items/IT6GQFKE"],"uri":["http://zotero.org/users/3076482/items/IT6GQFKE"],"itemData":{"id":3085,"type":"article-journal","title":"The role of the course leader in taught Masters</w:instrText>
      </w:r>
      <w:r w:rsidR="00707411">
        <w:rPr>
          <w:rFonts w:ascii="Cambria Math" w:hAnsi="Cambria Math" w:cs="Cambria Math"/>
        </w:rPr>
        <w:instrText>‐</w:instrText>
      </w:r>
      <w:r w:rsidR="00707411">
        <w:instrText xml:space="preserve">level courses in the LIS sector in the United Kingdom","container-title":"Library Review","page":"115-124","volume":"47","issue":"2","source":"CrossRef","URL":"http://www.emeraldinsight.com/doi/10.1108/00242539810369981","DOI":"10.1108/00242539810369981","ISSN":"0024-2535","language":"en","author":[{"family":"Marcella","given":"Rita"},{"family":"Smith","given":"Judith M."}],"issued":{"date-parts":[["1998",3]]},"accessed":{"date-parts":[["2017",3,10]]}}},{"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chema":"https://github.com/citation-style-language/schema/raw/master/csl-citation.json"} </w:instrText>
      </w:r>
      <w:r w:rsidR="00707411">
        <w:fldChar w:fldCharType="separate"/>
      </w:r>
      <w:r w:rsidR="00131481" w:rsidRPr="00131481">
        <w:rPr>
          <w:rFonts w:cs="Arial"/>
        </w:rPr>
        <w:t>(Marcella and Smith, 1998; Milburn, 2010; Murphy and Curtis, 2013)</w:t>
      </w:r>
      <w:r w:rsidR="00707411">
        <w:fldChar w:fldCharType="end"/>
      </w:r>
      <w:r w:rsidR="00707411">
        <w:t xml:space="preserve">. Occasionally, course leaders have access to shared departmental clerical or secretarial staff, however in these cases there is often a trade-off between delegating work and the timeliness of the work being done </w:t>
      </w:r>
      <w:r w:rsidR="00707411">
        <w:fldChar w:fldCharType="begin"/>
      </w:r>
      <w:r w:rsidR="00707411">
        <w:instrText xml:space="preserve"> ADDIN ZOTERO_ITEM CSL_CITATION {"citationID":"24GEkgLT","properties":{"formattedCitation":"{\\rtf (Paterson, 1999; Blackmore {\\i{}et al.}, 2007)}","plainCitation":"(Paterson, 1999; Blackmore et al., 2007)"},"citationItems":[{"id":3091,"uris":["http://zotero.org/users/3076482/items/MFI8NSGC"],"uri":["http://zotero.org/users/3076482/items/MFI8NSGC"],"itemData":{"id":3091,"type":"article-journal","title":"The changing role of the course leader within a higher education/further education context","container-title":"Research in Post-Compulsory Education","page":"97-116","volume":"4","issue":"1","source":"CrossRef","URL":"http://www.tandfonline.com/doi/abs/10.1080/13596749900200044","DOI":"10.1080/13596749900200044","ISSN":"1359-6748, 1747-5112","language":"en","author":[{"family":"Paterson","given":"Helen"}],"issued":{"date-parts":[["1999",3]]},"accessed":{"date-parts":[["2017",3,20]]}}},{"id":3084,"uris":["http://zotero.org/users/3076482/items/TTNSV63Q"],"uri":["http://zotero.org/users/3076482/items/TTNSV63Q"],"itemData":{"id":3084,"type":"report","title":"Investigating the capabilities of course and module leaders in departments","publisher":"York: Higher Education Academy","source":"Google Scholar","URL":"http://www.academia.edu/download/44877342/Investigating_the_capabilities_of_course20160418-3342-in1ap4.pdf","author":[{"family":"Blackmore","given":"Paul"},{"family":"Dales","given":"Richard"},{"family":"Law","given":"Sue"},{"family":"Yates","given":"Paul"}],"issued":{"date-parts":[["2007"]]},"accessed":{"date-parts":[["2017",3,10]]}}}],"schema":"https://github.com/citation-style-language/schema/raw/master/csl-citation.json"} </w:instrText>
      </w:r>
      <w:r w:rsidR="00707411">
        <w:fldChar w:fldCharType="separate"/>
      </w:r>
      <w:r w:rsidR="00131481" w:rsidRPr="00131481">
        <w:rPr>
          <w:rFonts w:cs="Arial"/>
          <w:szCs w:val="24"/>
        </w:rPr>
        <w:t xml:space="preserve">(Paterson, 1999; Blackmore </w:t>
      </w:r>
      <w:r w:rsidR="00131481" w:rsidRPr="00131481">
        <w:rPr>
          <w:rFonts w:cs="Arial"/>
          <w:i/>
          <w:iCs/>
          <w:szCs w:val="24"/>
        </w:rPr>
        <w:t>et al.</w:t>
      </w:r>
      <w:r w:rsidR="00131481" w:rsidRPr="00131481">
        <w:rPr>
          <w:rFonts w:cs="Arial"/>
          <w:szCs w:val="24"/>
        </w:rPr>
        <w:t>, 2007)</w:t>
      </w:r>
      <w:r w:rsidR="00707411">
        <w:fldChar w:fldCharType="end"/>
      </w:r>
      <w:r w:rsidR="00707411">
        <w:t>.</w:t>
      </w:r>
    </w:p>
    <w:p w:rsidR="00F33823" w:rsidRDefault="00F33823" w:rsidP="00D9585F">
      <w:pPr>
        <w:jc w:val="both"/>
        <w:rPr>
          <w:b/>
        </w:rPr>
      </w:pPr>
    </w:p>
    <w:p w:rsidR="00E1565A" w:rsidRPr="00E1565A" w:rsidRDefault="00E1565A" w:rsidP="00D9585F">
      <w:pPr>
        <w:jc w:val="both"/>
        <w:rPr>
          <w:b/>
        </w:rPr>
      </w:pPr>
      <w:r w:rsidRPr="00E1565A">
        <w:rPr>
          <w:b/>
        </w:rPr>
        <w:t>Mitigating barriers to effective course leadership</w:t>
      </w:r>
    </w:p>
    <w:p w:rsidR="00DE0D54" w:rsidRDefault="00DE0D54" w:rsidP="00D9585F">
      <w:pPr>
        <w:spacing w:line="360" w:lineRule="auto"/>
        <w:jc w:val="both"/>
      </w:pPr>
      <w:r>
        <w:t xml:space="preserve">Whereas current literature offers a </w:t>
      </w:r>
      <w:r w:rsidR="0038707B">
        <w:t>reasonably clear</w:t>
      </w:r>
      <w:r>
        <w:t xml:space="preserve"> illustration of difficulties faces by course leaders in UK higher education, there are nearly no suggestions for negotiating these barriers, and improving the position of staff in course leader roles. However, based on the barriers discussed previously, and on the available research evidence, there are a few proposed solutions. First of all, a clear definition of the role of the course leader should be developed on an institutional level</w:t>
      </w:r>
      <w:r w:rsidR="00EB3D37">
        <w:t xml:space="preserve"> </w:t>
      </w:r>
      <w:r w:rsidR="00EB3D37">
        <w:fldChar w:fldCharType="begin"/>
      </w:r>
      <w:r w:rsidR="00EB3D37">
        <w:instrText xml:space="preserve"> ADDIN ZOTERO_ITEM CSL_CITATION {"citationID":"YnHEo8p9","properties":{"formattedCitation":"{\\rtf (Blackmore {\\i{}et al.}, 2007)}","plainCitation":"(Blackmore et al., 2007)"},"citationItems":[{"id":3084,"uris":["http://zotero.org/users/3076482/items/TTNSV63Q"],"uri":["http://zotero.org/users/3076482/items/TTNSV63Q"],"itemData":{"id":3084,"type":"report","title":"Investigating the capabilities of course and module leaders in departments","publisher":"York: Higher Education Academy","source":"Google Scholar","URL":"http://www.academia.edu/download/44877342/Investigating_the_capabilities_of_course20160418-3342-in1ap4.pdf","author":[{"family":"Blackmore","given":"Paul"},{"family":"Dales","given":"Richard"},{"family":"Law","given":"Sue"},{"family":"Yates","given":"Paul"}],"issued":{"date-parts":[["2007"]]},"accessed":{"date-parts":[["2017",3,10]]}}}],"schema":"https://github.com/citation-style-language/schema/raw/master/csl-citation.json"} </w:instrText>
      </w:r>
      <w:r w:rsidR="00EB3D37">
        <w:fldChar w:fldCharType="separate"/>
      </w:r>
      <w:r w:rsidR="00131481" w:rsidRPr="00131481">
        <w:rPr>
          <w:rFonts w:cs="Arial"/>
          <w:szCs w:val="24"/>
        </w:rPr>
        <w:t xml:space="preserve">(Blackmore </w:t>
      </w:r>
      <w:r w:rsidR="00131481" w:rsidRPr="00131481">
        <w:rPr>
          <w:rFonts w:cs="Arial"/>
          <w:i/>
          <w:iCs/>
          <w:szCs w:val="24"/>
        </w:rPr>
        <w:t>et al.</w:t>
      </w:r>
      <w:r w:rsidR="00131481" w:rsidRPr="00131481">
        <w:rPr>
          <w:rFonts w:cs="Arial"/>
          <w:szCs w:val="24"/>
        </w:rPr>
        <w:t>, 2007)</w:t>
      </w:r>
      <w:r w:rsidR="00EB3D37">
        <w:fldChar w:fldCharType="end"/>
      </w:r>
      <w:r>
        <w:t xml:space="preserve">. </w:t>
      </w:r>
      <w:r w:rsidR="004B64C7">
        <w:t xml:space="preserve">Murphy and Curtis </w:t>
      </w:r>
      <w:r w:rsidR="004B64C7">
        <w:fldChar w:fldCharType="begin"/>
      </w:r>
      <w:r w:rsidR="004B64C7">
        <w:instrText xml:space="preserve"> ADDIN ZOTERO_ITEM CSL_CITATION {"citationID":"o0BZZnVh","properties":{"formattedCitation":"(2013)","plainCitation":"(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uppress-author":true}],"schema":"https://github.com/citation-style-language/schema/raw/master/csl-citation.json"} </w:instrText>
      </w:r>
      <w:r w:rsidR="004B64C7">
        <w:fldChar w:fldCharType="separate"/>
      </w:r>
      <w:r w:rsidR="00131481" w:rsidRPr="00131481">
        <w:rPr>
          <w:rFonts w:cs="Arial"/>
        </w:rPr>
        <w:t>(2013)</w:t>
      </w:r>
      <w:r w:rsidR="004B64C7">
        <w:fldChar w:fldCharType="end"/>
      </w:r>
      <w:r w:rsidR="004B64C7">
        <w:t xml:space="preserve"> report that course leaders do not always have a full understanding of what their role entails, and how it fits in with institutional procedures and policies. Especially staff new to the course leader role need to have a full appreciation of the obligations, before they take on the role. </w:t>
      </w:r>
      <w:r w:rsidR="00B35E84">
        <w:t xml:space="preserve">The only way to ensure this information is consistently available to all staff is by way of formal role description, something which is often lacking </w:t>
      </w:r>
      <w:r w:rsidR="00B35E84">
        <w:fldChar w:fldCharType="begin"/>
      </w:r>
      <w:r w:rsidR="00B35E84">
        <w:instrText xml:space="preserve"> ADDIN ZOTERO_ITEM CSL_CITATION {"citationID":"OOUG1JgJ","properties":{"formattedCitation":"(Milburn, 2010)","plainCitation":"(Milburn, 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chema":"https://github.com/citation-style-language/schema/raw/master/csl-citation.json"} </w:instrText>
      </w:r>
      <w:r w:rsidR="00B35E84">
        <w:fldChar w:fldCharType="separate"/>
      </w:r>
      <w:r w:rsidR="00131481" w:rsidRPr="00131481">
        <w:rPr>
          <w:rFonts w:cs="Arial"/>
        </w:rPr>
        <w:t>(Milburn, 2010)</w:t>
      </w:r>
      <w:r w:rsidR="00B35E84">
        <w:fldChar w:fldCharType="end"/>
      </w:r>
      <w:r w:rsidR="00B35E84">
        <w:t xml:space="preserve">. The development of this descriptor could start with the Council for National Academic Awards definition written by Bradley </w:t>
      </w:r>
      <w:r w:rsidR="00131481" w:rsidRPr="00131481">
        <w:rPr>
          <w:i/>
        </w:rPr>
        <w:t>et al.</w:t>
      </w:r>
      <w:r w:rsidR="00B35E84">
        <w:t xml:space="preserve"> </w:t>
      </w:r>
      <w:r w:rsidR="00B35E84">
        <w:fldChar w:fldCharType="begin"/>
      </w:r>
      <w:r w:rsidR="00B35E84">
        <w:instrText xml:space="preserve"> ADDIN ZOTERO_ITEM CSL_CITATION {"citationID":"7Wv8m06U","properties":{"formattedCitation":"(1992)","plainCitation":"(1992)"},"citationItems":[{"id":3105,"uris":["http://zotero.org/users/3076482/items/XUNS5G3F"],"uri":["http://zotero.org/users/3076482/items/XUNS5G3F"],"itemData":{"id":3105,"type":"book","title":"The role of the course leader","publisher":"Council for National Academic Awards","publisher-place":"London","source":"Open WorldCat","event-place":"London","URL":"http://www.worldcat.org/title/role-of-the-course-leader/oclc/26770385","ISBN":"978-1-85824-003-9","note":"OCLC: 26770385","language":"English","author":[{"family":"Bradley","given":"Greta"},{"family":"Little","given":"Brenda"},{"family":"Brennan","given":"John"}],"issued":{"date-parts":[["1992"]]}},"suppress-author":true}],"schema":"https://github.com/citation-style-language/schema/raw/master/csl-citation.json"} </w:instrText>
      </w:r>
      <w:r w:rsidR="00B35E84">
        <w:fldChar w:fldCharType="separate"/>
      </w:r>
      <w:r w:rsidR="00131481" w:rsidRPr="00131481">
        <w:rPr>
          <w:rFonts w:cs="Arial"/>
        </w:rPr>
        <w:t>(1992)</w:t>
      </w:r>
      <w:r w:rsidR="00B35E84">
        <w:fldChar w:fldCharType="end"/>
      </w:r>
      <w:r w:rsidR="00B35E84">
        <w:t xml:space="preserve"> and then adjusted for modern day higher education. These role descriptors have proven helpful in other fields</w:t>
      </w:r>
      <w:r w:rsidR="000A41D6" w:rsidRPr="000A41D6">
        <w:rPr>
          <w:color w:val="FF0000"/>
        </w:rPr>
        <w:t xml:space="preserve"> of higher education</w:t>
      </w:r>
      <w:r w:rsidR="00B35E84">
        <w:t xml:space="preserve">, such as </w:t>
      </w:r>
      <w:r w:rsidR="00C65E23">
        <w:t>postgraduate medical education (</w:t>
      </w:r>
      <w:r w:rsidR="00B35E84">
        <w:t>see e.g.</w:t>
      </w:r>
      <w:r w:rsidR="00C65E23">
        <w:t xml:space="preserve"> Bradford Vocational Training Scheme</w:t>
      </w:r>
      <w:r w:rsidR="00B35E84">
        <w:t xml:space="preserve"> </w:t>
      </w:r>
      <w:r w:rsidR="00C65E23">
        <w:fldChar w:fldCharType="begin"/>
      </w:r>
      <w:r w:rsidR="00C65E23">
        <w:instrText xml:space="preserve"> ADDIN ZOTERO_ITEM CSL_CITATION {"citationID":"WraRUKpx","properties":{"formattedCitation":"(2012)","plainCitation":"(2012)"},"citationItems":[{"id":5839,"uris":["http://zotero.org/users/3076482/items/NSWVXN7V"],"uri":["http://zotero.org/users/3076482/items/NSWVXN7V"],"itemData":{"id":5839,"type":"article","title":"What do Programme Directors Do?","publisher":"Bradford VTS","URL":"http://www.bradfordvts.co.uk/online-resources/03-07-teaching-learning-good-for-all-gp-trainers/programme-directors-tpds/","author":[{"family":"Bradford Vocational Training Scheme","given":""}],"issued":{"date-parts":[["2012"]]}},"suppress-author":true}],"schema":"https://github.com/citation-style-language/schema/raw/master/csl-citation.json"} </w:instrText>
      </w:r>
      <w:r w:rsidR="00C65E23">
        <w:fldChar w:fldCharType="separate"/>
      </w:r>
      <w:r w:rsidR="00131481" w:rsidRPr="00131481">
        <w:rPr>
          <w:rFonts w:cs="Arial"/>
        </w:rPr>
        <w:t>(2012)</w:t>
      </w:r>
      <w:r w:rsidR="00C65E23">
        <w:fldChar w:fldCharType="end"/>
      </w:r>
      <w:r w:rsidR="00C65E23">
        <w:t xml:space="preserve"> on GP training programme directors</w:t>
      </w:r>
      <w:r w:rsidR="000A41D6">
        <w:t>.</w:t>
      </w:r>
      <w:r w:rsidR="000A41D6" w:rsidRPr="000A41D6">
        <w:rPr>
          <w:color w:val="FF0000"/>
        </w:rPr>
        <w:t xml:space="preserve"> Although the context is rather different, the clear role descriptor supports staff in these roles.</w:t>
      </w:r>
      <w:r w:rsidR="00C65E23" w:rsidRPr="00CF291E">
        <w:t>).</w:t>
      </w:r>
      <w:r w:rsidR="00C65E23" w:rsidRPr="000A41D6">
        <w:rPr>
          <w:color w:val="FF0000"/>
        </w:rPr>
        <w:t xml:space="preserve"> </w:t>
      </w:r>
      <w:r w:rsidR="004B64C7">
        <w:t>A clear role description would also assist in course leaders being recognised for the important function they perform in the institution. If course leadership becomes a recognised role on par with teaching and research with the associated career progression opportunities, the stress caused by attempting to balance course leadership with teaching and research could be minimised</w:t>
      </w:r>
      <w:r w:rsidR="00B35E84">
        <w:t xml:space="preserve"> </w:t>
      </w:r>
      <w:r w:rsidR="00B35E84">
        <w:fldChar w:fldCharType="begin"/>
      </w:r>
      <w:r w:rsidR="00131481">
        <w:instrText xml:space="preserve"> ADDIN ZOTERO_ITEM CSL_CITATION {"citationID":"TIDgauO3","properties":{"formattedCitation":"(Paterson, 1999; Milburn, 2010; Murphy and Curtis, 2013)","plainCitation":"(Paterson, 1999; Milburn, 2010; Murphy and Curtis, 2013)"},"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id":3091,"uris":["http://zotero.org/users/3076482/items/MFI8NSGC"],"uri":["http://zotero.org/users/3076482/items/MFI8NSGC"],"itemData":{"id":3091,"type":"article-journal","title":"The changing role of the course leader within a higher education/further education context","container-title":"Research in Post-Compulsory Education","page":"97-116","volume":"4","issue":"1","source":"CrossRef","URL":"http://www.tandfonline.com/doi/abs/10.1080/13596749900200044","DOI":"10.1080/13596749900200044","ISSN":"1359-6748, 1747-5112","language":"en","author":[{"family":"Paterson","given":"Helen"}],"issued":{"date-parts":[["1999",3]]},"accessed":{"date-parts":[["2017",3,20]]}}}],"schema":"https://github.com/citation-style-language/schema/raw/master/csl-citation.json"} </w:instrText>
      </w:r>
      <w:r w:rsidR="00B35E84">
        <w:fldChar w:fldCharType="separate"/>
      </w:r>
      <w:r w:rsidR="00131481" w:rsidRPr="00131481">
        <w:rPr>
          <w:rFonts w:cs="Arial"/>
        </w:rPr>
        <w:t>(Paterson, 1999; Milburn, 2010; Murphy and Curtis, 2013)</w:t>
      </w:r>
      <w:r w:rsidR="00B35E84">
        <w:fldChar w:fldCharType="end"/>
      </w:r>
      <w:r w:rsidR="004B64C7">
        <w:t>.</w:t>
      </w:r>
    </w:p>
    <w:p w:rsidR="00B35E84" w:rsidRDefault="00B35E84" w:rsidP="00D9585F">
      <w:pPr>
        <w:spacing w:line="360" w:lineRule="auto"/>
        <w:jc w:val="both"/>
      </w:pPr>
      <w:r>
        <w:t>Furthermore, a transparent role description would allow professional development opportunities to be tail</w:t>
      </w:r>
      <w:r w:rsidR="00EB3D37">
        <w:t>or</w:t>
      </w:r>
      <w:r>
        <w:t xml:space="preserve">ed to the course leader. Marcella and Smith </w:t>
      </w:r>
      <w:r>
        <w:fldChar w:fldCharType="begin"/>
      </w:r>
      <w:r>
        <w:instrText xml:space="preserve"> ADDIN ZOTERO_ITEM CSL_CITATION {"citationID":"nxk8smOQ","properties":{"formattedCitation":"(1998)","plainCitation":"(1998)"},"citationItems":[{"id":3085,"uris":["http://zotero.org/users/3076482/items/IT6GQFKE"],"uri":["http://zotero.org/users/3076482/items/IT6GQFKE"],"itemData":{"id":3085,"type":"article-journal","title":"The role of the course leader in taught Masters</w:instrText>
      </w:r>
      <w:r>
        <w:rPr>
          <w:rFonts w:ascii="Cambria Math" w:hAnsi="Cambria Math" w:cs="Cambria Math"/>
        </w:rPr>
        <w:instrText>‐</w:instrText>
      </w:r>
      <w:r>
        <w:instrText xml:space="preserve">level courses in the LIS sector in the United Kingdom","container-title":"Library Review","page":"115-124","volume":"47","issue":"2","source":"CrossRef","URL":"http://www.emeraldinsight.com/doi/10.1108/00242539810369981","DOI":"10.1108/00242539810369981","ISSN":"0024-2535","language":"en","author":[{"family":"Marcella","given":"Rita"},{"family":"Smith","given":"Judith M."}],"issued":{"date-parts":[["1998",3]]},"accessed":{"date-parts":[["2017",3,10]]}},"suppress-author":true}],"schema":"https://github.com/citation-style-language/schema/raw/master/csl-citation.json"} </w:instrText>
      </w:r>
      <w:r>
        <w:fldChar w:fldCharType="separate"/>
      </w:r>
      <w:r w:rsidR="00131481" w:rsidRPr="00131481">
        <w:rPr>
          <w:rFonts w:cs="Arial"/>
        </w:rPr>
        <w:t>(1998)</w:t>
      </w:r>
      <w:r>
        <w:fldChar w:fldCharType="end"/>
      </w:r>
      <w:r>
        <w:t xml:space="preserve">, </w:t>
      </w:r>
      <w:r w:rsidR="00EB3D37">
        <w:t xml:space="preserve">Blackmore </w:t>
      </w:r>
      <w:r w:rsidR="00131481" w:rsidRPr="00131481">
        <w:rPr>
          <w:i/>
        </w:rPr>
        <w:t>et al.</w:t>
      </w:r>
      <w:r w:rsidR="00EB3D37">
        <w:t xml:space="preserve"> </w:t>
      </w:r>
      <w:r w:rsidR="00EB3D37">
        <w:lastRenderedPageBreak/>
        <w:fldChar w:fldCharType="begin"/>
      </w:r>
      <w:r w:rsidR="00EB3D37">
        <w:instrText xml:space="preserve"> ADDIN ZOTERO_ITEM CSL_CITATION {"citationID":"guKQ4pJg","properties":{"formattedCitation":"(2007)","plainCitation":"(2007)"},"citationItems":[{"id":3084,"uris":["http://zotero.org/users/3076482/items/TTNSV63Q"],"uri":["http://zotero.org/users/3076482/items/TTNSV63Q"],"itemData":{"id":3084,"type":"report","title":"Investigating the capabilities of course and module leaders in departments","publisher":"York: Higher Education Academy","source":"Google Scholar","URL":"http://www.academia.edu/download/44877342/Investigating_the_capabilities_of_course20160418-3342-in1ap4.pdf","author":[{"family":"Blackmore","given":"Paul"},{"family":"Dales","given":"Richard"},{"family":"Law","given":"Sue"},{"family":"Yates","given":"Paul"}],"issued":{"date-parts":[["2007"]]},"accessed":{"date-parts":[["2017",3,10]]}},"suppress-author":true}],"schema":"https://github.com/citation-style-language/schema/raw/master/csl-citation.json"} </w:instrText>
      </w:r>
      <w:r w:rsidR="00EB3D37">
        <w:fldChar w:fldCharType="separate"/>
      </w:r>
      <w:r w:rsidR="00131481" w:rsidRPr="00131481">
        <w:rPr>
          <w:rFonts w:cs="Arial"/>
        </w:rPr>
        <w:t>(2007)</w:t>
      </w:r>
      <w:r w:rsidR="00EB3D37">
        <w:fldChar w:fldCharType="end"/>
      </w:r>
      <w:r w:rsidR="00EB3D37">
        <w:t xml:space="preserve">, </w:t>
      </w:r>
      <w:r>
        <w:t xml:space="preserve">Mercer </w:t>
      </w:r>
      <w:r>
        <w:fldChar w:fldCharType="begin"/>
      </w:r>
      <w:r>
        <w:instrText xml:space="preserve"> ADDIN ZOTERO_ITEM CSL_CITATION {"citationID":"WVl9Q01l","properties":{"formattedCitation":"(2009)","plainCitation":"(2009)"},"citationItems":[{"id":3100,"uris":["http://zotero.org/users/3076482/items/X27KQUFZ"],"uri":["http://zotero.org/users/3076482/items/X27KQUFZ"],"itemData":{"id":3100,"type":"article-journal","title":"Junior academic-manager in higher education: an untold story?","container-title":"The International Journal of Educational Management","page":"348-359","volume":"23","issue":"4","source":"ProQuest","abstract":"The purpose of this paper is to investigate the impact of new managerialism on junior academic-managers (defined as those having informal leadership or management roles below the level of head of department). It aims to discover: whether junior academic-managers experience the same tensions as Heads of Department; whether distributed leadership is possible and/or desirable in Higher Education; and what types of support junior academic-managers might welcome. The paper draws upon previous literature and a small case study of one university department in a mid-ranking UK university. Junior academic-managers experience similar kinds of tensions to heads of department. Although distributed leadership is considered a necessity in higher education, in practice, devolved leadership is more common than genuinely distributed leadership. Junior academic-managers would benefit from the same types of support as heads of department, but increased administrative assistance would be particularly helpful. Some, though not all, of the tensions felt by both groups could be alleviated if higher education institutions (HEIs) adopted a modified form of workforce remodelling, similar to that being implemented in English and Welsh schools. There are relatively few studies looking at academic heads of department, and virtually none looking at junior academic-managers. The argument that school workforce remodelling might be adapted for the HE sector is not made elsewhere.","URL":"https://search.proquest.com/docview/229179517/abstract/CB7EBD04E13642F3PQ/5","DOI":"http://dx.doi.org/10.1108/09513540910957444","ISSN":"0951354X","shortTitle":"Junior academic-manager in higher education","language":"English","author":[{"family":"Mercer","given":"Justine"}],"issued":{"date-parts":[["2009"]]},"accessed":{"date-parts":[["2017",3,20]]}},"suppress-author":true}],"schema":"https://github.com/citation-style-language/schema/raw/master/csl-citation.json"} </w:instrText>
      </w:r>
      <w:r>
        <w:fldChar w:fldCharType="separate"/>
      </w:r>
      <w:r w:rsidR="00131481" w:rsidRPr="00131481">
        <w:rPr>
          <w:rFonts w:cs="Arial"/>
        </w:rPr>
        <w:t>(2009)</w:t>
      </w:r>
      <w:r>
        <w:fldChar w:fldCharType="end"/>
      </w:r>
      <w:r>
        <w:t xml:space="preserve">, Milburn </w:t>
      </w:r>
      <w:r>
        <w:fldChar w:fldCharType="begin"/>
      </w:r>
      <w:r>
        <w:instrText xml:space="preserve"> ADDIN ZOTERO_ITEM CSL_CITATION {"citationID":"T6qaNHwd","properties":{"formattedCitation":"(2010)","plainCitation":"(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uppress-author":true}],"schema":"https://github.com/citation-style-language/schema/raw/master/csl-citation.json"} </w:instrText>
      </w:r>
      <w:r>
        <w:fldChar w:fldCharType="separate"/>
      </w:r>
      <w:r w:rsidR="00131481" w:rsidRPr="00131481">
        <w:rPr>
          <w:rFonts w:cs="Arial"/>
        </w:rPr>
        <w:t>(2010)</w:t>
      </w:r>
      <w:r>
        <w:fldChar w:fldCharType="end"/>
      </w:r>
      <w:r>
        <w:t xml:space="preserve"> and Murphy and Curtis </w:t>
      </w:r>
      <w:r>
        <w:fldChar w:fldCharType="begin"/>
      </w:r>
      <w:r>
        <w:instrText xml:space="preserve"> ADDIN ZOTERO_ITEM CSL_CITATION {"citationID":"UrvTlOfw","properties":{"formattedCitation":"(2013)","plainCitation":"(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uppress-author":true}],"schema":"https://github.com/citation-style-language/schema/raw/master/csl-citation.json"} </w:instrText>
      </w:r>
      <w:r>
        <w:fldChar w:fldCharType="separate"/>
      </w:r>
      <w:r w:rsidR="00131481" w:rsidRPr="00131481">
        <w:rPr>
          <w:rFonts w:cs="Arial"/>
        </w:rPr>
        <w:t>(2013)</w:t>
      </w:r>
      <w:r>
        <w:fldChar w:fldCharType="end"/>
      </w:r>
      <w:r w:rsidR="00FA7A4F">
        <w:t xml:space="preserve"> explain that UK course leaders struggle with</w:t>
      </w:r>
      <w:r w:rsidR="00EB3D37">
        <w:t xml:space="preserve"> finding professional development opportunities</w:t>
      </w:r>
      <w:r w:rsidR="0038707B">
        <w:t xml:space="preserve">, even though Bradley </w:t>
      </w:r>
      <w:r w:rsidR="00131481" w:rsidRPr="00131481">
        <w:rPr>
          <w:i/>
        </w:rPr>
        <w:t>et al.</w:t>
      </w:r>
      <w:r w:rsidR="0038707B">
        <w:t xml:space="preserve"> </w:t>
      </w:r>
      <w:r w:rsidR="0038707B">
        <w:fldChar w:fldCharType="begin"/>
      </w:r>
      <w:r w:rsidR="0038707B">
        <w:instrText xml:space="preserve"> ADDIN ZOTERO_ITEM CSL_CITATION {"citationID":"NOSksDZR","properties":{"formattedCitation":"(1992)","plainCitation":"(1992)"},"citationItems":[{"id":3105,"uris":["http://zotero.org/users/3076482/items/XUNS5G3F"],"uri":["http://zotero.org/users/3076482/items/XUNS5G3F"],"itemData":{"id":3105,"type":"book","title":"The role of the course leader","publisher":"Council for National Academic Awards","publisher-place":"London","source":"Open WorldCat","event-place":"London","URL":"http://www.worldcat.org/title/role-of-the-course-leader/oclc/26770385","ISBN":"978-1-85824-003-9","note":"OCLC: 26770385","language":"English","author":[{"family":"Bradley","given":"Greta"},{"family":"Little","given":"Brenda"},{"family":"Brennan","given":"John"}],"issued":{"date-parts":[["1992"]]}},"suppress-author":true}],"schema":"https://github.com/citation-style-language/schema/raw/master/csl-citation.json"} </w:instrText>
      </w:r>
      <w:r w:rsidR="0038707B">
        <w:fldChar w:fldCharType="separate"/>
      </w:r>
      <w:r w:rsidR="00131481" w:rsidRPr="00131481">
        <w:rPr>
          <w:rFonts w:cs="Arial"/>
        </w:rPr>
        <w:t>(1992)</w:t>
      </w:r>
      <w:r w:rsidR="0038707B">
        <w:fldChar w:fldCharType="end"/>
      </w:r>
      <w:r w:rsidR="0038707B">
        <w:t xml:space="preserve">, Johns </w:t>
      </w:r>
      <w:r w:rsidR="0038707B">
        <w:fldChar w:fldCharType="begin"/>
      </w:r>
      <w:r w:rsidR="0038707B">
        <w:instrText xml:space="preserve"> ADDIN ZOTERO_ITEM CSL_CITATION {"citationID":"cQsjPEQa","properties":{"formattedCitation":"(1996)","plainCitation":"(1996)"},"citationItems":[{"id":3115,"uris":["http://zotero.org/users/3076482/items/I7P86NBW"],"uri":["http://zotero.org/users/3076482/items/I7P86NBW"],"itemData":{"id":3115,"type":"chapter","title":"Helping programme managers find their role","container-title":"Leading Academic Programmes and Courses: Developments in roles, practices and in-house training","collection-title":"SEDA Papers","collection-number":"97","publisher":"SEDA","publisher-place":"Edgbaston","page":"53-56","event-place":"Edgbaston","author":[{"family":"Johns","given":"Alison"}],"editor":[{"family":"Wisker","given":"Gina"}],"issued":{"date-parts":[["1996"]]}},"suppress-author":true}],"schema":"https://github.com/citation-style-language/schema/raw/master/csl-citation.json"} </w:instrText>
      </w:r>
      <w:r w:rsidR="0038707B">
        <w:fldChar w:fldCharType="separate"/>
      </w:r>
      <w:r w:rsidR="00131481" w:rsidRPr="00131481">
        <w:rPr>
          <w:rFonts w:cs="Arial"/>
        </w:rPr>
        <w:t>(1996)</w:t>
      </w:r>
      <w:r w:rsidR="0038707B">
        <w:fldChar w:fldCharType="end"/>
      </w:r>
      <w:r w:rsidR="0038707B">
        <w:t xml:space="preserve"> and </w:t>
      </w:r>
      <w:proofErr w:type="spellStart"/>
      <w:r w:rsidR="0038707B">
        <w:t>Wisker</w:t>
      </w:r>
      <w:proofErr w:type="spellEnd"/>
      <w:r w:rsidR="0038707B">
        <w:t xml:space="preserve"> </w:t>
      </w:r>
      <w:r w:rsidR="0038707B">
        <w:fldChar w:fldCharType="begin"/>
      </w:r>
      <w:r w:rsidR="0038707B">
        <w:instrText xml:space="preserve"> ADDIN ZOTERO_ITEM CSL_CITATION {"citationID":"8aPOhpO3","properties":{"formattedCitation":"(1996)","plainCitation":"(1996)"},"citationItems":[{"id":3114,"uris":["http://zotero.org/users/3076482/items/QNFW2C6K"],"uri":["http://zotero.org/users/3076482/items/QNFW2C6K"],"itemData":{"id":3114,"type":"chapter","title":"Course leaders and course scheme leaders: defining the roles","container-title":"Leading Academic Programmes and Courses: Development in roles, practices and in-house training","collection-title":"SEDA Papers","collection-number":"97","publisher":"SEDA","publisher-place":"Edgbaston","page":"65-74","event-place":"Edgbaston","ISBN":"0 946815 39 9","author":[{"family":"Wisker","given":"Gina"}],"editor":[{"family":"Wisker","given":"Gina"}],"issued":{"date-parts":[["1996"]]}},"suppress-author":true}],"schema":"https://github.com/citation-style-language/schema/raw/master/csl-citation.json"} </w:instrText>
      </w:r>
      <w:r w:rsidR="0038707B">
        <w:fldChar w:fldCharType="separate"/>
      </w:r>
      <w:r w:rsidR="00131481" w:rsidRPr="00131481">
        <w:rPr>
          <w:rFonts w:cs="Arial"/>
        </w:rPr>
        <w:t>(1996)</w:t>
      </w:r>
      <w:r w:rsidR="0038707B">
        <w:fldChar w:fldCharType="end"/>
      </w:r>
      <w:r w:rsidR="0038707B">
        <w:t xml:space="preserve"> described and recommended professional development programmes some years earlier</w:t>
      </w:r>
      <w:r w:rsidR="00EB3D37">
        <w:t>.</w:t>
      </w:r>
      <w:r w:rsidR="0038707B">
        <w:t xml:space="preserve"> It is currently unknown why these recommendations have not been adopted by the UK higher education sector in general.</w:t>
      </w:r>
      <w:r w:rsidR="00EB3D37">
        <w:t xml:space="preserve"> Blackmore </w:t>
      </w:r>
      <w:r w:rsidR="00131481" w:rsidRPr="00131481">
        <w:rPr>
          <w:i/>
        </w:rPr>
        <w:t>et al.</w:t>
      </w:r>
      <w:r w:rsidR="00EB3D37">
        <w:t xml:space="preserve"> </w:t>
      </w:r>
      <w:r w:rsidR="00EB3D37">
        <w:fldChar w:fldCharType="begin"/>
      </w:r>
      <w:r w:rsidR="00EB3D37">
        <w:instrText xml:space="preserve"> ADDIN ZOTERO_ITEM CSL_CITATION {"citationID":"iA3kucbG","properties":{"formattedCitation":"(2007)","plainCitation":"(2007)"},"citationItems":[{"id":3084,"uris":["http://zotero.org/users/3076482/items/TTNSV63Q"],"uri":["http://zotero.org/users/3076482/items/TTNSV63Q"],"itemData":{"id":3084,"type":"report","title":"Investigating the capabilities of course and module leaders in departments","publisher":"York: Higher Education Academy","source":"Google Scholar","URL":"http://www.academia.edu/download/44877342/Investigating_the_capabilities_of_course20160418-3342-in1ap4.pdf","author":[{"family":"Blackmore","given":"Paul"},{"family":"Dales","given":"Richard"},{"family":"Law","given":"Sue"},{"family":"Yates","given":"Paul"}],"issued":{"date-parts":[["2007"]]},"accessed":{"date-parts":[["2017",3,10]]}},"suppress-author":true}],"schema":"https://github.com/citation-style-language/schema/raw/master/csl-citation.json"} </w:instrText>
      </w:r>
      <w:r w:rsidR="00EB3D37">
        <w:fldChar w:fldCharType="separate"/>
      </w:r>
      <w:r w:rsidR="00131481" w:rsidRPr="00131481">
        <w:rPr>
          <w:rFonts w:cs="Arial"/>
        </w:rPr>
        <w:t>(2007)</w:t>
      </w:r>
      <w:r w:rsidR="00EB3D37">
        <w:fldChar w:fldCharType="end"/>
      </w:r>
      <w:r w:rsidR="00EB3D37">
        <w:t xml:space="preserve"> specifically recommend course leaders should be provided with opportunities to learn from others, both formally through leadership development training and informally through mentoring programmes and institutional networks.</w:t>
      </w:r>
      <w:r w:rsidR="00A54727">
        <w:t xml:space="preserve"> Respondents in research by Murphy and Curtis </w:t>
      </w:r>
      <w:r w:rsidR="00A54727">
        <w:fldChar w:fldCharType="begin"/>
      </w:r>
      <w:r w:rsidR="00A54727">
        <w:instrText xml:space="preserve"> ADDIN ZOTERO_ITEM CSL_CITATION {"citationID":"cpuyV6LR","properties":{"formattedCitation":"(2013)","plainCitation":"(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uppress-author":true}],"schema":"https://github.com/citation-style-language/schema/raw/master/csl-citation.json"} </w:instrText>
      </w:r>
      <w:r w:rsidR="00A54727">
        <w:fldChar w:fldCharType="separate"/>
      </w:r>
      <w:r w:rsidR="00131481" w:rsidRPr="00131481">
        <w:rPr>
          <w:rFonts w:cs="Arial"/>
        </w:rPr>
        <w:t>(2013)</w:t>
      </w:r>
      <w:r w:rsidR="00A54727">
        <w:fldChar w:fldCharType="end"/>
      </w:r>
      <w:r w:rsidR="00A54727">
        <w:t xml:space="preserve"> also highlighted the need for opportunities for skill development, with particular emphasis on ‘people skills’. This is hardly surprising: one of the main barriers identified in most literature is the lack of authority, but the requirement to lead. The acquisition of communication and interpersonal skills therefore forms an essential pre-requisite to the role and would reduce the effect of the lack of authority as argued by</w:t>
      </w:r>
      <w:r w:rsidR="00EA1A6D">
        <w:t xml:space="preserve"> Yielder and Codling</w:t>
      </w:r>
      <w:r w:rsidR="00A54727">
        <w:t xml:space="preserve"> </w:t>
      </w:r>
      <w:r w:rsidR="00EA1A6D">
        <w:fldChar w:fldCharType="begin"/>
      </w:r>
      <w:r w:rsidR="00EA1A6D">
        <w:instrText xml:space="preserve"> ADDIN ZOTERO_ITEM CSL_CITATION {"citationID":"JBws5Wm7","properties":{"formattedCitation":"(2004)","plainCitation":"(2004)"},"citationItems":[{"id":5834,"uris":["http://zotero.org/users/3076482/items/Z6K86PB8"],"uri":["http://zotero.org/users/3076482/items/Z6K86PB8"],"itemData":{"id":5834,"type":"article-journal","title":"Management and Leadership in the Contemporary University","container-title":"Journal of Higher Education Policy and Management","page":"315-328","volume":"26","issue":"3","source":"CrossRef","URL":"http://www.tandfonline.com/doi/abs/10.1080/1360080042000290177","DOI":"10.1080/1360080042000290177","ISSN":"1360-080X, 1469-9508","language":"en","author":[{"family":"Yielder","given":"Jill"},{"family":"Codling","given":"Andrew"}],"issued":{"date-parts":[["2004",11]]},"accessed":{"date-parts":[["2017",7,28]]}},"suppress-author":true}],"schema":"https://github.com/citation-style-language/schema/raw/master/csl-citation.json"} </w:instrText>
      </w:r>
      <w:r w:rsidR="00EA1A6D">
        <w:fldChar w:fldCharType="separate"/>
      </w:r>
      <w:r w:rsidR="00131481" w:rsidRPr="00131481">
        <w:rPr>
          <w:rFonts w:cs="Arial"/>
        </w:rPr>
        <w:t>(2004)</w:t>
      </w:r>
      <w:r w:rsidR="00EA1A6D">
        <w:fldChar w:fldCharType="end"/>
      </w:r>
      <w:r w:rsidR="00EA1A6D">
        <w:t xml:space="preserve"> and </w:t>
      </w:r>
      <w:r w:rsidR="00A54727">
        <w:t xml:space="preserve">Milburn </w:t>
      </w:r>
      <w:r w:rsidR="00A54727">
        <w:fldChar w:fldCharType="begin"/>
      </w:r>
      <w:r w:rsidR="00A54727">
        <w:instrText xml:space="preserve"> ADDIN ZOTERO_ITEM CSL_CITATION {"citationID":"bNI6YGEJ","properties":{"formattedCitation":"(2010)","plainCitation":"(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uppress-author":true}],"schema":"https://github.com/citation-style-language/schema/raw/master/csl-citation.json"} </w:instrText>
      </w:r>
      <w:r w:rsidR="00A54727">
        <w:fldChar w:fldCharType="separate"/>
      </w:r>
      <w:r w:rsidR="00131481" w:rsidRPr="00131481">
        <w:rPr>
          <w:rFonts w:cs="Arial"/>
        </w:rPr>
        <w:t>(2010)</w:t>
      </w:r>
      <w:r w:rsidR="00A54727">
        <w:fldChar w:fldCharType="end"/>
      </w:r>
      <w:r w:rsidR="00A54727">
        <w:t xml:space="preserve">. Additionally, training in supporting students with pastoral needs has become essential in modern day higher education. Simply an awareness of which services an institution offers, and some clear guidelines on referral and role boundaries could prevent course leaders from becoming too involved in student pastoral support </w:t>
      </w:r>
      <w:r w:rsidR="00A54727">
        <w:fldChar w:fldCharType="begin"/>
      </w:r>
      <w:r w:rsidR="00A54727">
        <w:instrText xml:space="preserve"> ADDIN ZOTERO_ITEM CSL_CITATION {"citationID":"tpXHNuX1","properties":{"formattedCitation":"{\\rtf (Blackmore {\\i{}et al.}, 2007)}","plainCitation":"(Blackmore et al., 2007)"},"citationItems":[{"id":3084,"uris":["http://zotero.org/users/3076482/items/TTNSV63Q"],"uri":["http://zotero.org/users/3076482/items/TTNSV63Q"],"itemData":{"id":3084,"type":"report","title":"Investigating the capabilities of course and module leaders in departments","publisher":"York: Higher Education Academy","source":"Google Scholar","URL":"http://www.academia.edu/download/44877342/Investigating_the_capabilities_of_course20160418-3342-in1ap4.pdf","author":[{"family":"Blackmore","given":"Paul"},{"family":"Dales","given":"Richard"},{"family":"Law","given":"Sue"},{"family":"Yates","given":"Paul"}],"issued":{"date-parts":[["2007"]]},"accessed":{"date-parts":[["2017",3,10]]}}}],"schema":"https://github.com/citation-style-language/schema/raw/master/csl-citation.json"} </w:instrText>
      </w:r>
      <w:r w:rsidR="00A54727">
        <w:fldChar w:fldCharType="separate"/>
      </w:r>
      <w:r w:rsidR="00131481" w:rsidRPr="00131481">
        <w:rPr>
          <w:rFonts w:cs="Arial"/>
          <w:szCs w:val="24"/>
        </w:rPr>
        <w:t xml:space="preserve">(Blackmore </w:t>
      </w:r>
      <w:r w:rsidR="00131481" w:rsidRPr="00131481">
        <w:rPr>
          <w:rFonts w:cs="Arial"/>
          <w:i/>
          <w:iCs/>
          <w:szCs w:val="24"/>
        </w:rPr>
        <w:t>et al.</w:t>
      </w:r>
      <w:r w:rsidR="00131481" w:rsidRPr="00131481">
        <w:rPr>
          <w:rFonts w:cs="Arial"/>
          <w:szCs w:val="24"/>
        </w:rPr>
        <w:t>, 2007)</w:t>
      </w:r>
      <w:r w:rsidR="00A54727">
        <w:fldChar w:fldCharType="end"/>
      </w:r>
      <w:r w:rsidR="00A54727">
        <w:t>. This could be supplemented with formal training courses, such as mental health first aid</w:t>
      </w:r>
      <w:r w:rsidR="00332122">
        <w:t xml:space="preserve"> </w:t>
      </w:r>
      <w:r w:rsidR="00332122">
        <w:fldChar w:fldCharType="begin"/>
      </w:r>
      <w:r w:rsidR="00332122">
        <w:instrText xml:space="preserve"> ADDIN ZOTERO_ITEM CSL_CITATION {"citationID":"bCI8YZ8H","properties":{"formattedCitation":"(MHFA England, 2017)","plainCitation":"(MHFA England, 2017)"},"citationItems":[{"id":5895,"uris":["http://zotero.org/users/3076482/items/D4FWVIX9"],"uri":["http://zotero.org/users/3076482/items/D4FWVIX9"],"itemData":{"id":5895,"type":"webpage","title":"Training for a healthy university","container-title":"Mental Health First Aid England","URL":"http://www.mhfaengland.org.uk","author":[{"family":"MHFA England","given":""}],"issued":{"date-parts":[["2017"]]},"accessed":{"date-parts":[["2017",4,8]]}}}],"schema":"https://github.com/citation-style-language/schema/raw/master/csl-citation.json"} </w:instrText>
      </w:r>
      <w:r w:rsidR="00332122">
        <w:fldChar w:fldCharType="separate"/>
      </w:r>
      <w:r w:rsidR="00131481" w:rsidRPr="00131481">
        <w:rPr>
          <w:rFonts w:cs="Arial"/>
        </w:rPr>
        <w:t>(MHFA England, 2017)</w:t>
      </w:r>
      <w:r w:rsidR="00332122">
        <w:fldChar w:fldCharType="end"/>
      </w:r>
      <w:r w:rsidR="00332122">
        <w:t>, something which few institutions in the UK offer to course leaders.</w:t>
      </w:r>
      <w:r w:rsidR="00EA1A6D">
        <w:t xml:space="preserve"> Course leaders generally influence the whole ‘student journey’ </w:t>
      </w:r>
      <w:r w:rsidR="00EA1A6D">
        <w:fldChar w:fldCharType="begin"/>
      </w:r>
      <w:r w:rsidR="00131481">
        <w:instrText xml:space="preserve"> ADDIN ZOTERO_ITEM CSL_CITATION {"citationID":"tSu08hQ8","properties":{"formattedCitation":"{\\rtf (Temple {\\i{}et al.}, 2016, p. 34)}","plainCitation":"(Temple et al., 2016, p. 34)"},"citationItems":[{"id":3159,"uris":["http://zotero.org/users/3076482/items/DQ7P85PQ"],"uri":["http://zotero.org/users/3076482/items/DQ7P85PQ"],"itemData":{"id":3159,"type":"article-journal","title":"Managing the student experience in English higher education: Differing responses to market pressures","container-title":"London Review of Education","page":"33-46","volume":"14","issue":"1","source":"IngentaConnect","abstract":"This paper reports on recent research aimed at assessing how the management of the undergraduate student experience in English higher education is changing in the light of the new tuition fee regime introduced in 2012, as well as other government policies aimed at creating market-type pressures within the higher education sector. A distinction was observed between the research-intensive universities studied – defined here as institutions where research income comprised 20 per cent or more of total turnover, with correspondingly strong positions in published research-based rankings – and universities largely dependent on income from teaching, with weaker market positions. Broadly speaking, the latter group were responding to market pressures by centralizing services, standardizing procedures, and strengthening management controls over teaching processes. The research-intensive universities tended to work within existing institutional cultures to respond to students' needs. Organizational change here usually took the form of creating more coherent functional groupings of student services, rather than comprehensive reorganizations. It appears to us that these different responses to a changed environment point to the creation of two distinct English university types, one strongly managerial with 'student as customer' orientations, and a smaller group with less centralized, more collegial cultures.","DOI":"10.18546/LRE.14.1.05","shortTitle":"Managing the student experience in English higher education","journalAbbreviation":"London Review of Education","author":[{"family":"Temple","given":"Paul"},{"family":"Callender","given":"Claire"},{"family":"Grove","given":"Lyn"},{"family":"Kersh","given":"Natasha"}],"issued":{"date-parts":[["2016",4,18]]}},"locator":"34"}],"schema":"https://github.com/citation-style-language/schema/raw/master/csl-citation.json"} </w:instrText>
      </w:r>
      <w:r w:rsidR="00EA1A6D">
        <w:fldChar w:fldCharType="separate"/>
      </w:r>
      <w:r w:rsidR="00131481" w:rsidRPr="00131481">
        <w:rPr>
          <w:rFonts w:cs="Arial"/>
          <w:szCs w:val="24"/>
        </w:rPr>
        <w:t xml:space="preserve">(Temple </w:t>
      </w:r>
      <w:r w:rsidR="00131481" w:rsidRPr="00131481">
        <w:rPr>
          <w:rFonts w:cs="Arial"/>
          <w:i/>
          <w:iCs/>
          <w:szCs w:val="24"/>
        </w:rPr>
        <w:t>et al.</w:t>
      </w:r>
      <w:r w:rsidR="00131481" w:rsidRPr="00131481">
        <w:rPr>
          <w:rFonts w:cs="Arial"/>
          <w:szCs w:val="24"/>
        </w:rPr>
        <w:t>, 2016, p. 34)</w:t>
      </w:r>
      <w:r w:rsidR="00EA1A6D">
        <w:fldChar w:fldCharType="end"/>
      </w:r>
      <w:r w:rsidR="00EA1A6D">
        <w:t>: application experience, academic experience, campus experience and graduate experience. This wide range of student experience areas</w:t>
      </w:r>
      <w:r w:rsidR="005A079B">
        <w:t xml:space="preserve"> highlights the range of knowledge and ability a course leader must possess in order to effectively contribute to the institutional goals. This also includes</w:t>
      </w:r>
      <w:r w:rsidR="002344E9">
        <w:t xml:space="preserve"> </w:t>
      </w:r>
      <w:r w:rsidR="005A079B">
        <w:t xml:space="preserve">the administration which </w:t>
      </w:r>
      <w:r w:rsidR="002344E9">
        <w:t xml:space="preserve">is required in these areas. Murphy and Curtis </w:t>
      </w:r>
      <w:r w:rsidR="002344E9">
        <w:fldChar w:fldCharType="begin"/>
      </w:r>
      <w:r w:rsidR="002344E9">
        <w:instrText xml:space="preserve"> ADDIN ZOTERO_ITEM CSL_CITATION {"citationID":"5ueDXZsE","properties":{"formattedCitation":"(2013)","plainCitation":"(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uppress-author":true}],"schema":"https://github.com/citation-style-language/schema/raw/master/csl-citation.json"} </w:instrText>
      </w:r>
      <w:r w:rsidR="002344E9">
        <w:fldChar w:fldCharType="separate"/>
      </w:r>
      <w:r w:rsidR="00131481" w:rsidRPr="00131481">
        <w:rPr>
          <w:rFonts w:cs="Arial"/>
        </w:rPr>
        <w:t>(2013)</w:t>
      </w:r>
      <w:r w:rsidR="002344E9">
        <w:fldChar w:fldCharType="end"/>
      </w:r>
      <w:r w:rsidR="002344E9">
        <w:t xml:space="preserve"> write that course leader would benefit from more systematic guidance and support with administrative workload, something which was also reported in Marcella and Smith </w:t>
      </w:r>
      <w:r w:rsidR="002344E9">
        <w:fldChar w:fldCharType="begin"/>
      </w:r>
      <w:r w:rsidR="002344E9">
        <w:instrText xml:space="preserve"> ADDIN ZOTERO_ITEM CSL_CITATION {"citationID":"DRvENVPR","properties":{"formattedCitation":"(1998)","plainCitation":"(1998)"},"citationItems":[{"id":3085,"uris":["http://zotero.org/users/3076482/items/IT6GQFKE"],"uri":["http://zotero.org/users/3076482/items/IT6GQFKE"],"itemData":{"id":3085,"type":"article-journal","title":"The role of the course leader in taught Masters</w:instrText>
      </w:r>
      <w:r w:rsidR="002344E9">
        <w:rPr>
          <w:rFonts w:ascii="Cambria Math" w:hAnsi="Cambria Math" w:cs="Cambria Math"/>
        </w:rPr>
        <w:instrText>‐</w:instrText>
      </w:r>
      <w:r w:rsidR="002344E9">
        <w:instrText xml:space="preserve">level courses in the LIS sector in the United Kingdom","container-title":"Library Review","page":"115-124","volume":"47","issue":"2","source":"CrossRef","URL":"http://www.emeraldinsight.com/doi/10.1108/00242539810369981","DOI":"10.1108/00242539810369981","ISSN":"0024-2535","language":"en","author":[{"family":"Marcella","given":"Rita"},{"family":"Smith","given":"Judith M."}],"issued":{"date-parts":[["1998",3]]},"accessed":{"date-parts":[["2017",3,10]]}},"suppress-author":true}],"schema":"https://github.com/citation-style-language/schema/raw/master/csl-citation.json"} </w:instrText>
      </w:r>
      <w:r w:rsidR="002344E9">
        <w:fldChar w:fldCharType="separate"/>
      </w:r>
      <w:r w:rsidR="00131481" w:rsidRPr="00131481">
        <w:rPr>
          <w:rFonts w:cs="Arial"/>
        </w:rPr>
        <w:t>(1998)</w:t>
      </w:r>
      <w:r w:rsidR="002344E9">
        <w:fldChar w:fldCharType="end"/>
      </w:r>
      <w:r w:rsidR="002344E9">
        <w:t xml:space="preserve"> and Paterson </w:t>
      </w:r>
      <w:r w:rsidR="002344E9">
        <w:fldChar w:fldCharType="begin"/>
      </w:r>
      <w:r w:rsidR="002344E9">
        <w:instrText xml:space="preserve"> ADDIN ZOTERO_ITEM CSL_CITATION {"citationID":"2Tg5xjNN","properties":{"formattedCitation":"(1999)","plainCitation":"(1999)"},"citationItems":[{"id":3091,"uris":["http://zotero.org/users/3076482/items/MFI8NSGC"],"uri":["http://zotero.org/users/3076482/items/MFI8NSGC"],"itemData":{"id":3091,"type":"article-journal","title":"The changing role of the course leader within a higher education/further education context","container-title":"Research in Post-Compulsory Education","page":"97-116","volume":"4","issue":"1","source":"CrossRef","URL":"http://www.tandfonline.com/doi/abs/10.1080/13596749900200044","DOI":"10.1080/13596749900200044","ISSN":"1359-6748, 1747-5112","language":"en","author":[{"family":"Paterson","given":"Helen"}],"issued":{"date-parts":[["1999",3]]},"accessed":{"date-parts":[["2017",3,20]]}},"suppress-author":true}],"schema":"https://github.com/citation-style-language/schema/raw/master/csl-citation.json"} </w:instrText>
      </w:r>
      <w:r w:rsidR="002344E9">
        <w:fldChar w:fldCharType="separate"/>
      </w:r>
      <w:r w:rsidR="00131481" w:rsidRPr="00131481">
        <w:rPr>
          <w:rFonts w:cs="Arial"/>
        </w:rPr>
        <w:t>(1999)</w:t>
      </w:r>
      <w:r w:rsidR="002344E9">
        <w:fldChar w:fldCharType="end"/>
      </w:r>
      <w:r w:rsidR="002344E9">
        <w:t xml:space="preserve">. </w:t>
      </w:r>
      <w:r w:rsidR="0038707B">
        <w:t>As mentioned previously</w:t>
      </w:r>
      <w:r w:rsidR="00B359B9">
        <w:t xml:space="preserve">, course leaders </w:t>
      </w:r>
      <w:r w:rsidR="0038707B">
        <w:t xml:space="preserve">generally </w:t>
      </w:r>
      <w:r w:rsidR="00B359B9">
        <w:t xml:space="preserve">do not </w:t>
      </w:r>
      <w:r w:rsidR="0038707B">
        <w:t>benefit from personal assistant-</w:t>
      </w:r>
      <w:r w:rsidR="00B359B9">
        <w:t>type support like middle and senior managers</w:t>
      </w:r>
      <w:r w:rsidR="0038707B">
        <w:t xml:space="preserve"> do</w:t>
      </w:r>
      <w:r w:rsidR="00B359B9">
        <w:t xml:space="preserve">, although they sometimes do have access to shared departmental secretaries. Considering the administrative burden reported in the literature, </w:t>
      </w:r>
      <w:r w:rsidR="0038707B">
        <w:t xml:space="preserve">provision of </w:t>
      </w:r>
      <w:r w:rsidR="00B359B9">
        <w:t>administrative support appears appropriate and p</w:t>
      </w:r>
      <w:r w:rsidR="002344E9">
        <w:t>erhaps</w:t>
      </w:r>
      <w:r w:rsidR="00B359B9">
        <w:t xml:space="preserve"> </w:t>
      </w:r>
      <w:r w:rsidR="002344E9">
        <w:t xml:space="preserve">the UK higher education sector should consider strategies from other </w:t>
      </w:r>
      <w:r w:rsidR="0038707B">
        <w:t>areas of education</w:t>
      </w:r>
      <w:r w:rsidR="002344E9">
        <w:t>: the Department for Edu</w:t>
      </w:r>
      <w:r w:rsidR="001326BD">
        <w:t>cation and Skills [DfES; now Department for Education]</w:t>
      </w:r>
      <w:r w:rsidR="002344E9">
        <w:t xml:space="preserve">  </w:t>
      </w:r>
      <w:r w:rsidR="002344E9">
        <w:fldChar w:fldCharType="begin"/>
      </w:r>
      <w:r w:rsidR="002344E9">
        <w:instrText xml:space="preserve"> ADDIN ZOTERO_ITEM CSL_CITATION {"citationID":"CuzxWPuv","properties":{"formattedCitation":"(2003)","plainCitation":"(2003)"},"citationItems":[{"id":5837,"uris":["http://zotero.org/users/3076482/items/FSMJ4HE5"],"uri":["http://zotero.org/users/3076482/items/FSMJ4HE5"],"itemData":{"id":5837,"type":"report","title":"Raising standards and tackling workload: a national agreement","publisher":"Department for Education and Skills","publisher-place":"London","source":"Google Scholar","event-place":"London","URL":"https://www.google.co.uk/url?sa=t&amp;rct=j&amp;q=&amp;esrc=s&amp;source=web&amp;cd=1&amp;cad=rja&amp;uact=8&amp;ved=0ahUKEwiM_r_z9qvVAhXkJsAKHUokCYQQFggtMAA&amp;url=http%3A%2F%2Fwww.education.gov.uk%2Fpublications%2FeOrderingDownload%2FDfES%25200172%2520200MIG1975.pdf&amp;usg=AFQjCNGpu2LK22Ay0Wu7gao2sTw1DUlixw","shortTitle":"Raising standards and tackling workload","author":[{"family":"Department for Education and Skills (DfES)","given":""}],"issued":{"date-parts":[["2003"]]},"accessed":{"date-parts":[["2017",7,28]]}},"suppress-author":true}],"schema":"https://github.com/citation-style-language/schema/raw/master/csl-citation.json"} </w:instrText>
      </w:r>
      <w:r w:rsidR="002344E9">
        <w:fldChar w:fldCharType="separate"/>
      </w:r>
      <w:r w:rsidR="00131481" w:rsidRPr="00131481">
        <w:rPr>
          <w:rFonts w:cs="Arial"/>
        </w:rPr>
        <w:t>(2003)</w:t>
      </w:r>
      <w:r w:rsidR="002344E9">
        <w:fldChar w:fldCharType="end"/>
      </w:r>
      <w:r w:rsidR="002344E9">
        <w:t xml:space="preserve"> developed a list of 24 </w:t>
      </w:r>
      <w:r w:rsidR="00991019">
        <w:t xml:space="preserve">(later 25) </w:t>
      </w:r>
      <w:r w:rsidR="002344E9">
        <w:t xml:space="preserve">administrative tasks which teachers were no longer required to do. </w:t>
      </w:r>
      <w:r w:rsidR="00B359B9">
        <w:t xml:space="preserve">However, in current competitive and financially difficult times, an increase in clerical or administrative staff is </w:t>
      </w:r>
      <w:r w:rsidR="005B6613">
        <w:t xml:space="preserve">unlikely to be </w:t>
      </w:r>
      <w:r w:rsidR="00B359B9">
        <w:t>justifiable, and o</w:t>
      </w:r>
      <w:r w:rsidR="002344E9">
        <w:t>f</w:t>
      </w:r>
      <w:r w:rsidR="005B6613">
        <w:t xml:space="preserve"> </w:t>
      </w:r>
      <w:r w:rsidR="002344E9">
        <w:t>course this list might not be completely applicable to course leaders and higher education</w:t>
      </w:r>
      <w:r w:rsidR="00B359B9">
        <w:t>. Nonetheless the idea is worthy of discussion, if only to come up with more appropriate solutions.</w:t>
      </w:r>
      <w:r w:rsidR="003C500F">
        <w:t xml:space="preserve"> Finally, no </w:t>
      </w:r>
      <w:r w:rsidR="003C500F">
        <w:lastRenderedPageBreak/>
        <w:t>matter what the solutions to the described barriers, in order to effectively enhance the role of the course leader</w:t>
      </w:r>
      <w:r w:rsidR="006E7C50">
        <w:t>, a sector-wide cultural shift is needed whereby course leaders become empowered to lead and the course leadership role becomes recognised as a critical role in its own right.</w:t>
      </w:r>
    </w:p>
    <w:p w:rsidR="00E1565A" w:rsidRDefault="00E1565A" w:rsidP="00D9585F">
      <w:pPr>
        <w:jc w:val="both"/>
      </w:pPr>
    </w:p>
    <w:p w:rsidR="00E1565A" w:rsidRPr="00E1565A" w:rsidRDefault="00E1565A" w:rsidP="00D9585F">
      <w:pPr>
        <w:jc w:val="both"/>
        <w:rPr>
          <w:b/>
        </w:rPr>
      </w:pPr>
      <w:r w:rsidRPr="00E1565A">
        <w:rPr>
          <w:b/>
        </w:rPr>
        <w:t xml:space="preserve">Course leadership in small </w:t>
      </w:r>
      <w:r w:rsidR="00BE0E62">
        <w:rPr>
          <w:b/>
        </w:rPr>
        <w:t xml:space="preserve">and </w:t>
      </w:r>
      <w:r w:rsidRPr="00E1565A">
        <w:rPr>
          <w:b/>
        </w:rPr>
        <w:t>specialist higher education</w:t>
      </w:r>
      <w:r w:rsidR="005158DB">
        <w:rPr>
          <w:b/>
        </w:rPr>
        <w:t xml:space="preserve"> institutions</w:t>
      </w:r>
    </w:p>
    <w:p w:rsidR="00E329E1" w:rsidRDefault="005410A2" w:rsidP="00D9585F">
      <w:pPr>
        <w:spacing w:line="360" w:lineRule="auto"/>
        <w:jc w:val="both"/>
      </w:pPr>
      <w:r>
        <w:t xml:space="preserve">Although definitions vary, small and specialist higher education institutions in the UK generally have </w:t>
      </w:r>
      <w:r w:rsidR="00842F98">
        <w:t>between</w:t>
      </w:r>
      <w:r>
        <w:t xml:space="preserve"> 3000 </w:t>
      </w:r>
      <w:r>
        <w:fldChar w:fldCharType="begin"/>
      </w:r>
      <w:r>
        <w:instrText xml:space="preserve"> ADDIN ZOTERO_ITEM CSL_CITATION {"citationID":"jdblv4jlk","properties":{"formattedCitation":"(Leadership Foundation for Higher Education, 2005)","plainCitation":"(Leadership Foundation for Higher Education, 2005)"},"citationItems":[{"id":5883,"uris":["http://zotero.org/users/3076482/items/H5C39XXV"],"uri":["http://zotero.org/users/3076482/items/H5C39XXV"],"itemData":{"id":5883,"type":"webpage","title":"Management of Small Higher Education Institutions Network (MASHEIN)","container-title":"MASHEIN","URL":"https://www.lfhe.ac.uk/en/programmes-events/mashein/","author":[{"family":"Leadership Foundation for Higher Education","given":""}],"issued":{"date-parts":[["2005"]]},"accessed":{"date-parts":[["2017",8,5]]}}}],"schema":"https://github.com/citation-style-language/schema/raw/master/csl-citation.json"} </w:instrText>
      </w:r>
      <w:r>
        <w:fldChar w:fldCharType="separate"/>
      </w:r>
      <w:r w:rsidR="00131481" w:rsidRPr="00131481">
        <w:rPr>
          <w:rFonts w:cs="Arial"/>
        </w:rPr>
        <w:t>(Leadership Foundation for Higher Education, 2005)</w:t>
      </w:r>
      <w:r>
        <w:fldChar w:fldCharType="end"/>
      </w:r>
      <w:r>
        <w:t xml:space="preserve"> to 5000 </w:t>
      </w:r>
      <w:r>
        <w:fldChar w:fldCharType="begin"/>
      </w:r>
      <w:r w:rsidR="00131481">
        <w:instrText xml:space="preserve"> ADDIN ZOTERO_ITEM CSL_CITATION {"citationID":"1098j5bfru","properties":{"formattedCitation":"(Kanji and Tambi, 1999; Bhardwa, 2017)","plainCitation":"(Kanji and Tambi, 1999; Bhardwa, 2017)"},"citationItems":[{"id":5887,"uris":["http://zotero.org/users/3076482/items/XN7UBUCB"],"uri":["http://zotero.org/users/3076482/items/XN7UBUCB"],"itemData":{"id":5887,"type":"article-newspaper","title":"The world’s best small universities 2017","container-title":"Times Higher Education (THE)","abstract":"Does size matter? Apparently not, according to the students and faculty at the world’s outstanding small universities","URL":"https://www.timeshighereducation.com/student/best-universities/worlds-best-small-universities-2017","author":[{"family":"Bhardwa","given":"S."}],"issued":{"date-parts":[["2017",3,7]]},"accessed":{"date-parts":[["2017",8,5]]}}},{"id":5881,"uris":["http://zotero.org/users/3076482/items/DH5Q5G5B"],"uri":["http://zotero.org/users/3076482/items/DH5Q5G5B"],"itemData":{"id":5881,"type":"article-journal","title":"Total quality management in UK higher education institutions","container-title":"Total Quality Management","page":"129-153","volume":"10","issue":"1","source":"EBSCOhost","abstract":"Total quality management (TQM) is a management process that has made its way into higher education institutions (HEIs) in many developed countries. For example, in the US, HEIs have been influenced due to the success of many large corporations. They were influenced by the critical state of education in the 1980s in terms of student grades, funding, and complaints from employers and parents. Many institutions began to implement it in the early 1990s and have been successful. In UK higher education, the progress of TQM is rather slow, with examples represented by only a few new universities. However, these institutions have benefited from a TQM process similar to their counterparts in the US, such as improved student performance, better services, reduced costs and customer satisfaction. The paper reports on the results of a recent survey on TQM in UK HEIs. The authors examine how TQM principles and core concepts can be measured to provide a means of assessing the quality of institutions on various aspects of their internal processes. It is found that the measurements of TQM principles and core concepts, which are critical success factors, reflect performance of institutions. Any change in the performance of the critical success factors affects the institution's business excellence. It also provides information to the institution's top management on its performance over time and in comparison with other institutions. The measurement method could be used by the quality assurers in the UK to assess education quality of HEIs.","URL":"http://search.ebscohost.com/login.aspx?direct=true&amp;db=buh&amp;AN=1801655&amp;site=ehost-live","DOI":"10.1080/0954412998126","ISSN":"09544127","journalAbbreviation":"Total Quality Management","author":[{"family":"Kanji","given":"Gopal K."},{"family":"Tambi","given":"Abdul Malek Bin A."}],"issued":{"date-parts":[["1999",1]]},"accessed":{"date-parts":[["2017",8,5]]}}}],"schema":"https://github.com/citation-style-language/schema/raw/master/csl-citation.json"} </w:instrText>
      </w:r>
      <w:r>
        <w:fldChar w:fldCharType="separate"/>
      </w:r>
      <w:r w:rsidR="00131481" w:rsidRPr="00131481">
        <w:rPr>
          <w:rFonts w:cs="Arial"/>
        </w:rPr>
        <w:t>(Kanji and Tambi, 1999; Bhardwa, 2017)</w:t>
      </w:r>
      <w:r>
        <w:fldChar w:fldCharType="end"/>
      </w:r>
      <w:r>
        <w:t xml:space="preserve"> full-time equivalent students. </w:t>
      </w:r>
      <w:r w:rsidR="006C23DC">
        <w:t xml:space="preserve">This is similar to </w:t>
      </w:r>
      <w:proofErr w:type="spellStart"/>
      <w:r w:rsidR="006C23DC">
        <w:t>Kezar</w:t>
      </w:r>
      <w:proofErr w:type="spellEnd"/>
      <w:r w:rsidR="006C23DC">
        <w:t xml:space="preserve"> </w:t>
      </w:r>
      <w:r w:rsidR="006C23DC">
        <w:fldChar w:fldCharType="begin"/>
      </w:r>
      <w:r w:rsidR="006C23DC">
        <w:instrText xml:space="preserve"> ADDIN ZOTERO_ITEM CSL_CITATION {"citationID":"Gfsy8Ykc","properties":{"formattedCitation":"(2006)","plainCitation":"(2006)"},"citationItems":[{"id":5880,"uris":["http://zotero.org/users/3076482/items/QZ793G7C"],"uri":["http://zotero.org/users/3076482/items/QZ793G7C"],"itemData":{"id":5880,"type":"article-journal","title":"The Impact of Institutional Size on Student Engagement","container-title":"Journal of Student Affairs Research and Practice","volume":"43","issue":"1","source":"CrossRef","URL":"http://www.tandfonline.com/doi/full/10.2202/1949-6605.1573","DOI":"10.2202/1949-6605.1573","ISSN":"1949-6605","author":[{"family":"Kezar","given":"Adrianna J"}],"issued":{"date-parts":[["2006",1,10]]},"accessed":{"date-parts":[["2017",8,5]]}},"suppress-author":true}],"schema":"https://github.com/citation-style-language/schema/raw/master/csl-citation.json"} </w:instrText>
      </w:r>
      <w:r w:rsidR="006C23DC">
        <w:fldChar w:fldCharType="separate"/>
      </w:r>
      <w:r w:rsidR="00131481" w:rsidRPr="00131481">
        <w:rPr>
          <w:rFonts w:cs="Arial"/>
        </w:rPr>
        <w:t>(2006)</w:t>
      </w:r>
      <w:r w:rsidR="006C23DC">
        <w:fldChar w:fldCharType="end"/>
      </w:r>
      <w:r w:rsidR="006C23DC">
        <w:t xml:space="preserve">, who used a maximum of 5000 students as the definition of a small US institution in her research on the effect or HEI size on student engagement. </w:t>
      </w:r>
      <w:r w:rsidR="00BE0E62">
        <w:t>Small and specialist HEIs</w:t>
      </w:r>
      <w:r>
        <w:t xml:space="preserve"> normally have a strong regional role with an emphasis on translational research </w:t>
      </w:r>
      <w:r>
        <w:fldChar w:fldCharType="begin"/>
      </w:r>
      <w:r w:rsidR="00131481">
        <w:instrText xml:space="preserve"> ADDIN ZOTERO_ITEM CSL_CITATION {"citationID":"2ht82t278s","properties":{"formattedCitation":"(Brockhurst, Miller and Westwood, 2014)","plainCitation":"(Brockhurst, Miller and Westwood, 2014)"},"citationItems":[{"id":5886,"uris":["http://zotero.org/users/3076482/items/5NQM8DR4"],"uri":["http://zotero.org/users/3076482/items/5NQM8DR4"],"itemData":{"id":5886,"type":"report","title":"Innovation systems and the role of small and specialist Higher Education Institutions","publisher":"CREST/GuildHE","publisher-place":"London","page":"328","event-place":"London","URL":"http://www.oecd.org/cfe/leed/heis-report.htm","author":[{"family":"Brockhurst","given":"Rachel"},{"family":"Miller","given":"Alisa"},{"family":"Westwood","given":"Andy"}],"issued":{"date-parts":[["2014"]]},"accessed":{"date-parts":[["2017",8,3]]}}}],"schema":"https://github.com/citation-style-language/schema/raw/master/csl-citation.json"} </w:instrText>
      </w:r>
      <w:r>
        <w:fldChar w:fldCharType="separate"/>
      </w:r>
      <w:r w:rsidR="00131481" w:rsidRPr="00131481">
        <w:rPr>
          <w:rFonts w:cs="Arial"/>
        </w:rPr>
        <w:t>(Brockhurst, Miller and Westwood, 2014)</w:t>
      </w:r>
      <w:r>
        <w:fldChar w:fldCharType="end"/>
      </w:r>
      <w:r>
        <w:t xml:space="preserve">, and offer courses with a more vocational nature </w:t>
      </w:r>
      <w:r>
        <w:fldChar w:fldCharType="begin"/>
      </w:r>
      <w:r>
        <w:instrText xml:space="preserve"> ADDIN ZOTERO_ITEM CSL_CITATION {"citationID":"3rq3sfmcv","properties":{"formattedCitation":"(Pickard, 2016)","plainCitation":"(Pickard, 2016)"},"citationItems":[{"id":5889,"uris":["http://zotero.org/users/3076482/items/86SB7DWD"],"uri":["http://zotero.org/users/3076482/items/86SB7DWD"],"itemData":{"id":5889,"type":"post-weblog","title":"Specialist institutions and the HE Green Paper","container-title":"Universities UK Blog","URL":"http://www.universitiesuk.ac.uk/blog/Pages/specialist-institutions-and-the-he-green-paper.aspx","author":[{"family":"Pickard","given":"Alison"}],"issued":{"date-parts":[["2016",2,11]]},"accessed":{"date-parts":[["2017",8,5]]}}}],"schema":"https://github.com/citation-style-language/schema/raw/master/csl-citation.json"} </w:instrText>
      </w:r>
      <w:r>
        <w:fldChar w:fldCharType="separate"/>
      </w:r>
      <w:r w:rsidR="00131481" w:rsidRPr="00131481">
        <w:rPr>
          <w:rFonts w:cs="Arial"/>
        </w:rPr>
        <w:t>(Pickard, 2016)</w:t>
      </w:r>
      <w:r>
        <w:fldChar w:fldCharType="end"/>
      </w:r>
      <w:r w:rsidR="00BE0E62">
        <w:t xml:space="preserve">. Seagraves and Dean </w:t>
      </w:r>
      <w:r w:rsidR="00BE0E62">
        <w:fldChar w:fldCharType="begin"/>
      </w:r>
      <w:r w:rsidR="00BE0E62">
        <w:instrText xml:space="preserve"> ADDIN ZOTERO_ITEM CSL_CITATION {"citationID":"rjqut1dcn","properties":{"formattedCitation":"(2010)","plainCitation":"(2010)"},"citationItems":[{"id":5876,"uris":["http://zotero.org/users/3076482/items/GZFV4N64"],"uri":["http://zotero.org/users/3076482/items/GZFV4N64"],"itemData":{"id":5876,"type":"article-journal","title":"Conditions Supporting a Culture of Assessment in Student Affairs Divisions at Small Colleges and Universities","container-title":"Journal of Student Affairs Research and Practice","page":"307-324","volume":"47","issue":"3","source":"www-tandfonline-com.ezproxy.napier.ac.uk (Atypon)","abstract":"This qualitative study explored the conditions that support assessment practice and the impact of the accreditation process on assessment practice in student affairs divisions at three small colleges and universities in the southeastern U.S. Findings indicate that the role of the senior student affairs officer directly impacts staff perceptions of and attitudes toward assessment. Specific characteristics of small colleges also influence how student affairs professionals conduct assessment on their campuses. Implications for practice and future research are discussed.","URL":"http://www-tandfonline-com.ezproxy.napier.ac.uk/doi/abs/10.2202/1949-6605.6073","DOI":"10.2202/1949-6605.6073","ISSN":"1949-6591","journalAbbreviation":"Journal of Student Affairs Research and Practice","author":[{"family":"Seagraves","given":"Beau"},{"family":"Dean","given":"Laura A."}],"issued":{"date-parts":[["2010",7,1]]},"accessed":{"date-parts":[["2017",8,5]]}},"suppress-author":true}],"schema":"https://github.com/citation-style-language/schema/raw/master/csl-citation.json"} </w:instrText>
      </w:r>
      <w:r w:rsidR="00BE0E62">
        <w:fldChar w:fldCharType="separate"/>
      </w:r>
      <w:r w:rsidR="00131481" w:rsidRPr="00131481">
        <w:rPr>
          <w:rFonts w:cs="Arial"/>
        </w:rPr>
        <w:t>(2010)</w:t>
      </w:r>
      <w:r w:rsidR="00BE0E62">
        <w:fldChar w:fldCharType="end"/>
      </w:r>
      <w:r w:rsidR="00BE0E62">
        <w:t xml:space="preserve"> also argue that</w:t>
      </w:r>
      <w:r w:rsidR="00765CDB">
        <w:t xml:space="preserve"> these</w:t>
      </w:r>
      <w:r w:rsidR="00BE0E62">
        <w:t xml:space="preserve"> institutions have some further unique qualities: they generally have a small physical campus and employ a small number of staff.</w:t>
      </w:r>
      <w:r w:rsidR="00765CDB" w:rsidRPr="00765CDB">
        <w:t xml:space="preserve"> </w:t>
      </w:r>
      <w:r w:rsidR="00765CDB">
        <w:t xml:space="preserve">Pickard </w:t>
      </w:r>
      <w:r w:rsidR="00765CDB">
        <w:fldChar w:fldCharType="begin"/>
      </w:r>
      <w:r w:rsidR="00765CDB">
        <w:instrText xml:space="preserve"> ADDIN ZOTERO_ITEM CSL_CITATION {"citationID":"2osin35q0e","properties":{"formattedCitation":"(2016)","plainCitation":"(2016)"},"citationItems":[{"id":5889,"uris":["http://zotero.org/users/3076482/items/86SB7DWD"],"uri":["http://zotero.org/users/3076482/items/86SB7DWD"],"itemData":{"id":5889,"type":"post-weblog","title":"Specialist institutions and the HE Green Paper","container-title":"Universities UK Blog","URL":"http://www.universitiesuk.ac.uk/blog/Pages/specialist-institutions-and-the-he-green-paper.aspx","author":[{"family":"Pickard","given":"Alison"}],"issued":{"date-parts":[["2016",2,11]]},"accessed":{"date-parts":[["2017",8,5]]}},"suppress-author":true}],"schema":"https://github.com/citation-style-language/schema/raw/master/csl-citation.json"} </w:instrText>
      </w:r>
      <w:r w:rsidR="00765CDB">
        <w:fldChar w:fldCharType="separate"/>
      </w:r>
      <w:r w:rsidR="00131481" w:rsidRPr="00131481">
        <w:rPr>
          <w:rFonts w:cs="Arial"/>
        </w:rPr>
        <w:t>(2016)</w:t>
      </w:r>
      <w:r w:rsidR="00765CDB">
        <w:fldChar w:fldCharType="end"/>
      </w:r>
      <w:r w:rsidR="00BE0E62">
        <w:t xml:space="preserve"> </w:t>
      </w:r>
      <w:r w:rsidR="00765CDB">
        <w:t>finds</w:t>
      </w:r>
      <w:r w:rsidR="00BE0E62">
        <w:t xml:space="preserve"> that although small specialist HEIs might employ less core staff, they employ a much higher proportion of part-time specialist </w:t>
      </w:r>
      <w:r w:rsidR="00765CDB">
        <w:t xml:space="preserve">teaching </w:t>
      </w:r>
      <w:r w:rsidR="00BE0E62">
        <w:t>staff from industry</w:t>
      </w:r>
      <w:r w:rsidR="00765CDB">
        <w:t xml:space="preserve">. This is underpinned by the Leadership Foundation for Higher Education </w:t>
      </w:r>
      <w:r w:rsidR="00765CDB">
        <w:fldChar w:fldCharType="begin"/>
      </w:r>
      <w:r w:rsidR="00765CDB">
        <w:instrText xml:space="preserve"> ADDIN ZOTERO_ITEM CSL_CITATION {"citationID":"43k389ofe","properties":{"formattedCitation":"(2005)","plainCitation":"(2005)"},"citationItems":[{"id":5883,"uris":["http://zotero.org/users/3076482/items/H5C39XXV"],"uri":["http://zotero.org/users/3076482/items/H5C39XXV"],"itemData":{"id":5883,"type":"webpage","title":"Management of Small Higher Education Institutions Network (MASHEIN)","container-title":"MASHEIN","URL":"https://www.lfhe.ac.uk/en/programmes-events/mashein/","author":[{"family":"Leadership Foundation for Higher Education","given":""}],"issued":{"date-parts":[["2005"]]},"accessed":{"date-parts":[["2017",8,5]]}},"suppress-author":true}],"schema":"https://github.com/citation-style-language/schema/raw/master/csl-citation.json"} </w:instrText>
      </w:r>
      <w:r w:rsidR="00765CDB">
        <w:fldChar w:fldCharType="separate"/>
      </w:r>
      <w:r w:rsidR="00131481" w:rsidRPr="00131481">
        <w:rPr>
          <w:rFonts w:cs="Arial"/>
        </w:rPr>
        <w:t>(2005)</w:t>
      </w:r>
      <w:r w:rsidR="00765CDB">
        <w:fldChar w:fldCharType="end"/>
      </w:r>
      <w:r w:rsidR="00765CDB">
        <w:t xml:space="preserve">, who writes that students in these institutions are often taught by practising industry specialists. This employment practice supports the translational, vocational and applied focus of small and specialist HEIs, and is one of the drivers behind the higher employability rates for graduates of these institutions </w:t>
      </w:r>
      <w:r w:rsidR="00765CDB">
        <w:fldChar w:fldCharType="begin"/>
      </w:r>
      <w:r w:rsidR="00765CDB">
        <w:instrText xml:space="preserve"> ADDIN ZOTERO_ITEM CSL_CITATION {"citationID":"1d1jfjn0sc","properties":{"formattedCitation":"(Pickard, 2016)","plainCitation":"(Pickard, 2016)"},"citationItems":[{"id":5889,"uris":["http://zotero.org/users/3076482/items/86SB7DWD"],"uri":["http://zotero.org/users/3076482/items/86SB7DWD"],"itemData":{"id":5889,"type":"post-weblog","title":"Specialist institutions and the HE Green Paper","container-title":"Universities UK Blog","URL":"http://www.universitiesuk.ac.uk/blog/Pages/specialist-institutions-and-the-he-green-paper.aspx","author":[{"family":"Pickard","given":"Alison"}],"issued":{"date-parts":[["2016",2,11]]},"accessed":{"date-parts":[["2017",8,5]]}}}],"schema":"https://github.com/citation-style-language/schema/raw/master/csl-citation.json"} </w:instrText>
      </w:r>
      <w:r w:rsidR="00765CDB">
        <w:fldChar w:fldCharType="separate"/>
      </w:r>
      <w:r w:rsidR="00131481" w:rsidRPr="00131481">
        <w:rPr>
          <w:rFonts w:cs="Arial"/>
        </w:rPr>
        <w:t>(Pickard, 2016)</w:t>
      </w:r>
      <w:r w:rsidR="00765CDB">
        <w:fldChar w:fldCharType="end"/>
      </w:r>
      <w:r w:rsidR="00765CDB">
        <w:t>.</w:t>
      </w:r>
    </w:p>
    <w:p w:rsidR="0083264B" w:rsidRDefault="00765CDB" w:rsidP="00D9585F">
      <w:pPr>
        <w:spacing w:line="360" w:lineRule="auto"/>
        <w:jc w:val="both"/>
      </w:pPr>
      <w:r>
        <w:t xml:space="preserve">The regional role of small and specialist HEIs is a simultaneous strength and weakness. The regional role is core to the institutional identity and </w:t>
      </w:r>
      <w:r w:rsidR="00053229">
        <w:t xml:space="preserve">forms the backbone of the recently introduced Local Enterprise Partnership funding and Knowledge and Innovation Catalyst funding, both of which are aimed at HEI and industry collaboration </w:t>
      </w:r>
      <w:r w:rsidR="00053229">
        <w:fldChar w:fldCharType="begin"/>
      </w:r>
      <w:r w:rsidR="00131481">
        <w:instrText xml:space="preserve"> ADDIN ZOTERO_ITEM CSL_CITATION {"citationID":"1u1lkrdbea","properties":{"formattedCitation":"(Brockhurst, Miller and Westwood, 2014)","plainCitation":"(Brockhurst, Miller and Westwood, 2014)"},"citationItems":[{"id":5886,"uris":["http://zotero.org/users/3076482/items/5NQM8DR4"],"uri":["http://zotero.org/users/3076482/items/5NQM8DR4"],"itemData":{"id":5886,"type":"report","title":"Innovation systems and the role of small and specialist Higher Education Institutions","publisher":"CREST/GuildHE","publisher-place":"London","page":"328","event-place":"London","URL":"http://www.oecd.org/cfe/leed/heis-report.htm","author":[{"family":"Brockhurst","given":"Rachel"},{"family":"Miller","given":"Alisa"},{"family":"Westwood","given":"Andy"}],"issued":{"date-parts":[["2014"]]},"accessed":{"date-parts":[["2017",8,3]]}}}],"schema":"https://github.com/citation-style-language/schema/raw/master/csl-citation.json"} </w:instrText>
      </w:r>
      <w:r w:rsidR="00053229">
        <w:fldChar w:fldCharType="separate"/>
      </w:r>
      <w:r w:rsidR="00131481" w:rsidRPr="00131481">
        <w:rPr>
          <w:rFonts w:cs="Arial"/>
        </w:rPr>
        <w:t>(Brockhurst, Miller and Westwood, 2014)</w:t>
      </w:r>
      <w:r w:rsidR="00053229">
        <w:fldChar w:fldCharType="end"/>
      </w:r>
      <w:r w:rsidR="00053229">
        <w:t xml:space="preserve">. However, the regional focus also leads to a limited recruitment base and a lack of critical mass for “elite level” research, compared to larger universities who often serve a national market </w:t>
      </w:r>
      <w:r w:rsidR="00053229">
        <w:fldChar w:fldCharType="begin"/>
      </w:r>
      <w:r w:rsidR="00053229">
        <w:instrText xml:space="preserve"> ADDIN ZOTERO_ITEM CSL_CITATION {"citationID":"28nrsdmlu4","properties":{"formattedCitation":"(Arbo and Eskelinen, 2003)","plainCitation":"(Arbo and Eskelinen, 2003)"},"citationItems":[{"id":5867,"uris":["http://zotero.org/users/3076482/items/99A2XK4W"],"uri":["http://zotero.org/users/3076482/items/99A2XK4W"],"itemData":{"id":5867,"type":"paper-conference","title":"The Role of Small, Comprehensive Universities in Regional Economic Development: Experiences from Two Nordic cases","publisher":"Louvain-la-Neuve: European Regional Science Association (ERSA)","source":"www.econstor.eu","abstract":"In the recent past, expectations concerning universities have emphasised their active role as driving forces in industrial and regional development. Obviously, this challenge is especially demanding in the universities which have primarily focussed on traditional academic teaching and research activities, and which are located in regions suffering from structural problems. The paper investigates the experience of three Nordic universities, Aarhus in Denmark, Joensuu in Finland, and Tromsö in Norway, which are comparable in several respects. The triple helix framework is used as the theoretical point of reference. In particular, the investigation attempts to clarify the factors which condition the transformation of a university from the academic unit producing qualified labour force for the welfare state towards a policy actor in initiating new economic activities. Drawing from the comparison of the three cases, the conclusions focus on the realisation of a university's local and regional development potential.","URL":"https://www.econstor.eu/handle/10419/116240","shortTitle":"The Role of Small, Comprehensive Universities in Regional Economic Development","language":"eng","author":[{"family":"Arbo","given":"Peter"},{"family":"Eskelinen","given":"Heikki"}],"issued":{"date-parts":[["2003"]]},"accessed":{"date-parts":[["2017",8,5]]}}}],"schema":"https://github.com/citation-style-language/schema/raw/master/csl-citation.json"} </w:instrText>
      </w:r>
      <w:r w:rsidR="00053229">
        <w:fldChar w:fldCharType="separate"/>
      </w:r>
      <w:r w:rsidR="00131481" w:rsidRPr="00131481">
        <w:rPr>
          <w:rFonts w:cs="Arial"/>
        </w:rPr>
        <w:t>(Arbo and Eskelinen, 2003)</w:t>
      </w:r>
      <w:r w:rsidR="00053229">
        <w:fldChar w:fldCharType="end"/>
      </w:r>
      <w:r w:rsidR="00053229">
        <w:t xml:space="preserve">. In the current higher education climate this means small and specialist HEIs most often have a teaching focus, and rely on tuition fee income and the associated student retention and progression to meet budget forecasts </w:t>
      </w:r>
      <w:r w:rsidR="00053229">
        <w:fldChar w:fldCharType="begin"/>
      </w:r>
      <w:r w:rsidR="00053229">
        <w:instrText xml:space="preserve"> ADDIN ZOTERO_ITEM CSL_CITATION {"citationID":"2odcdcq7pq","properties":{"formattedCitation":"(Seagraves and Dean, 2010)","plainCitation":"(Seagraves and Dean, 2010)"},"citationItems":[{"id":5876,"uris":["http://zotero.org/users/3076482/items/GZFV4N64"],"uri":["http://zotero.org/users/3076482/items/GZFV4N64"],"itemData":{"id":5876,"type":"article-journal","title":"Conditions Supporting a Culture of Assessment in Student Affairs Divisions at Small Colleges and Universities","container-title":"Journal of Student Affairs Research and Practice","page":"307-324","volume":"47","issue":"3","source":"www-tandfonline-com.ezproxy.napier.ac.uk (Atypon)","abstract":"This qualitative study explored the conditions that support assessment practice and the impact of the accreditation process on assessment practice in student affairs divisions at three small colleges and universities in the southeastern U.S. Findings indicate that the role of the senior student affairs officer directly impacts staff perceptions of and attitudes toward assessment. Specific characteristics of small colleges also influence how student affairs professionals conduct assessment on their campuses. Implications for practice and future research are discussed.","URL":"http://www-tandfonline-com.ezproxy.napier.ac.uk/doi/abs/10.2202/1949-6605.6073","DOI":"10.2202/1949-6605.6073","ISSN":"1949-6591","journalAbbreviation":"Journal of Student Affairs Research and Practice","author":[{"family":"Seagraves","given":"Beau"},{"family":"Dean","given":"Laura A."}],"issued":{"date-parts":[["2010",7,1]]},"accessed":{"date-parts":[["2017",8,5]]}}}],"schema":"https://github.com/citation-style-language/schema/raw/master/csl-citation.json"} </w:instrText>
      </w:r>
      <w:r w:rsidR="00053229">
        <w:fldChar w:fldCharType="separate"/>
      </w:r>
      <w:r w:rsidR="00131481" w:rsidRPr="00131481">
        <w:rPr>
          <w:rFonts w:cs="Arial"/>
        </w:rPr>
        <w:t>(Seagraves and Dean, 2010)</w:t>
      </w:r>
      <w:r w:rsidR="00053229">
        <w:fldChar w:fldCharType="end"/>
      </w:r>
      <w:r w:rsidR="00053229">
        <w:t xml:space="preserve">. The reliance on tuition fees is something which has become especially critical for UK HEIs since </w:t>
      </w:r>
      <w:r w:rsidR="006476B9">
        <w:t>the introduction of</w:t>
      </w:r>
      <w:r w:rsidR="00053229">
        <w:t xml:space="preserve"> the tuition fee system.</w:t>
      </w:r>
      <w:r w:rsidR="006476B9">
        <w:t xml:space="preserve"> Although this criticality is similar for large and small HEIs, large HEIs have generally responded through creating larger units of management by merging departments into schools and schools into </w:t>
      </w:r>
      <w:r w:rsidR="006476B9">
        <w:lastRenderedPageBreak/>
        <w:t xml:space="preserve">faculties </w:t>
      </w:r>
      <w:r w:rsidR="006476B9">
        <w:fldChar w:fldCharType="begin"/>
      </w:r>
      <w:r w:rsidR="006476B9">
        <w:instrText xml:space="preserve"> ADDIN ZOTERO_ITEM CSL_CITATION {"citationID":"10ee4dn7re","properties":{"formattedCitation":"(Taylor, 2006)","plainCitation":"(Taylor, 2006)"},"citationItems":[{"id":5858,"uris":["http://zotero.org/users/3076482/items/UXVQA98P"],"uri":["http://zotero.org/users/3076482/items/UXVQA98P"],"itemData":{"id":5858,"type":"article-journal","title":"\"Big is Beautiful.\" Organisational Change in Universities in the United Kingdom: New Models of Institutional Management and the Changing Role of Academic Staff","container-title":"Higher Education in Europe","page":"251-273","volume":"31","issue":"3","source":"EBSCOhost","abstract":"In recent years, pressures for change in universities in the United Kingdom have stimulated the emergence of new models of institutional governance and management. In turn, these new models have led to significant changes in the position of academic staff in the running of their institutions. This paper looks at change within four leading UK universities, the motivation for change, the new models that have developed, some of the issues which have emerged and the impact upon academic staff.","URL":"http://search.ebscohost.com/login.aspx?direct=true&amp;db=tfh&amp;AN=24875391&amp;site=ehost-live","DOI":"10.1080/03797720601058724","ISSN":"03797724","shortTitle":"\"Big is Beautiful.\" Organisational Change in Universities in the United Kingdom","journalAbbreviation":"Higher Education in Europe","author":[{"family":"Taylor","given":"John"}],"issued":{"date-parts":[["2006",10]]},"accessed":{"date-parts":[["2017",8,5]]}}}],"schema":"https://github.com/citation-style-language/schema/raw/master/csl-citation.json"} </w:instrText>
      </w:r>
      <w:r w:rsidR="006476B9">
        <w:fldChar w:fldCharType="separate"/>
      </w:r>
      <w:r w:rsidR="00131481" w:rsidRPr="00131481">
        <w:rPr>
          <w:rFonts w:cs="Arial"/>
        </w:rPr>
        <w:t>(Taylor, 2006)</w:t>
      </w:r>
      <w:r w:rsidR="006476B9">
        <w:fldChar w:fldCharType="end"/>
      </w:r>
      <w:r w:rsidR="00B22C54">
        <w:t>. These organisational changes</w:t>
      </w:r>
      <w:r w:rsidR="006476B9">
        <w:t xml:space="preserve"> created a larger critical mass, which is more resistant to market fluctuations</w:t>
      </w:r>
      <w:r w:rsidR="00040665">
        <w:t xml:space="preserve"> cause by the competitive nature of modern higher education in the UK</w:t>
      </w:r>
      <w:r w:rsidR="006476B9">
        <w:t xml:space="preserve">. Small and specialist institutions lack the ability to generate this critical mass, and thus find themselves in a much more vulnerable position. This places much greater importance on marketing and recruitment, which </w:t>
      </w:r>
      <w:proofErr w:type="spellStart"/>
      <w:r w:rsidR="006476B9">
        <w:t>as</w:t>
      </w:r>
      <w:proofErr w:type="spellEnd"/>
      <w:r w:rsidR="006476B9">
        <w:t xml:space="preserve"> argued previously is part of the role of the course leader</w:t>
      </w:r>
      <w:r w:rsidR="0083264B">
        <w:t>.</w:t>
      </w:r>
      <w:r w:rsidR="00040665">
        <w:t xml:space="preserve"> </w:t>
      </w:r>
      <w:r w:rsidR="0083264B">
        <w:t>The Leadership Foundation for Higher Education argue that a further unique feature of small and specialist HEIs is that staff</w:t>
      </w:r>
      <w:r w:rsidR="00327D2B">
        <w:t xml:space="preserve"> in general often have multiple roles within the institution, and staff</w:t>
      </w:r>
      <w:r w:rsidR="0083264B">
        <w:t xml:space="preserve"> in leadership positions often combine stra</w:t>
      </w:r>
      <w:r w:rsidR="00327D2B">
        <w:t>te</w:t>
      </w:r>
      <w:r w:rsidR="0083264B">
        <w:t>gic and operational roles</w:t>
      </w:r>
      <w:r w:rsidR="00327D2B">
        <w:t xml:space="preserve">. </w:t>
      </w:r>
      <w:r w:rsidR="00040665">
        <w:t xml:space="preserve">As discussed previously </w:t>
      </w:r>
      <w:r w:rsidR="00327D2B">
        <w:t xml:space="preserve">Marcella and Smith </w:t>
      </w:r>
      <w:r w:rsidR="00327D2B">
        <w:fldChar w:fldCharType="begin"/>
      </w:r>
      <w:r w:rsidR="00327D2B">
        <w:instrText xml:space="preserve"> ADDIN ZOTERO_ITEM CSL_CITATION {"citationID":"4P8yWFhX","properties":{"formattedCitation":"(1998)","plainCitation":"(1998)"},"citationItems":[{"id":3085,"uris":["http://zotero.org/users/3076482/items/IT6GQFKE"],"uri":["http://zotero.org/users/3076482/items/IT6GQFKE"],"itemData":{"id":3085,"type":"article-journal","title":"The role of the course leader in taught Masters</w:instrText>
      </w:r>
      <w:r w:rsidR="00327D2B">
        <w:rPr>
          <w:rFonts w:ascii="Cambria Math" w:hAnsi="Cambria Math" w:cs="Cambria Math"/>
        </w:rPr>
        <w:instrText>‐</w:instrText>
      </w:r>
      <w:r w:rsidR="00327D2B">
        <w:instrText xml:space="preserve">level courses in the LIS sector in the United Kingdom","container-title":"Library Review","page":"115-124","volume":"47","issue":"2","source":"CrossRef","URL":"http://www.emeraldinsight.com/doi/10.1108/00242539810369981","DOI":"10.1108/00242539810369981","ISSN":"0024-2535","language":"en","author":[{"family":"Marcella","given":"Rita"},{"family":"Smith","given":"Judith M."}],"issued":{"date-parts":[["1998",3]]},"accessed":{"date-parts":[["2017",3,10]]}},"suppress-author":true}],"schema":"https://github.com/citation-style-language/schema/raw/master/csl-citation.json"} </w:instrText>
      </w:r>
      <w:r w:rsidR="00327D2B">
        <w:fldChar w:fldCharType="separate"/>
      </w:r>
      <w:r w:rsidR="00131481" w:rsidRPr="00131481">
        <w:rPr>
          <w:rFonts w:cs="Arial"/>
        </w:rPr>
        <w:t>(1998)</w:t>
      </w:r>
      <w:r w:rsidR="00327D2B">
        <w:fldChar w:fldCharType="end"/>
      </w:r>
      <w:r w:rsidR="00327D2B">
        <w:t xml:space="preserve">, Milburn </w:t>
      </w:r>
      <w:r w:rsidR="00327D2B">
        <w:fldChar w:fldCharType="begin"/>
      </w:r>
      <w:r w:rsidR="00327D2B">
        <w:instrText xml:space="preserve"> ADDIN ZOTERO_ITEM CSL_CITATION {"citationID":"o2FR5tw8","properties":{"formattedCitation":"(2010)","plainCitation":"(2010)"},"citationItems":[{"id":3092,"uris":["http://zotero.org/users/3076482/items/DAQZRK4Q"],"uri":["http://zotero.org/users/3076482/items/DAQZRK4Q"],"itemData":{"id":3092,"type":"article-journal","title":"The role of programme directors as academic leaders","container-title":"Active Learning in Higher Education","page":"87-95","volume":"11","issue":"2","source":"SAGE Journals","abstract":"This exploratory study investigates the academic leadership roles and responsibilities performed by programme directors in higher education (also known as programme leaders or course leaders). It will be argued there has been a lack of recognition and research into the leadership role for programme directors, attention instead focusing on departmental heads and senior managers. The many challenges facing higher education are discussed, including the need for effective leadership. Failure to recognize, identify and develop the skills involved could be a costly omission for any institution. The study described in this article draws on a number of in-depth informal interviews with academic staff, each encouraged to reflect and ‘tell their story’ regarding their role in providing academic leadership and to explore key themes and critical factors to achieving success and to consider if the perspective on academic leadership at programme director level can be identified. The study identifies themes which suggest that programme directors provide a unique and influential academic leadership role; one that has a significant impact on the quality of student learning and programme innovation. The findings also suggest a programme director’s ability to lead is not derived from positional authority but in their ability to influence by transforming policy into practice. The concept of ‘influence’ represents a recurring theme in both the literature and the findings of the study. The degree to which programme directors have influence is governed by the individual’s personal attributes and the situation within which they operate. The organizational structure that best permits programme directors to develop their leadership potential is one based on shared or distributed leadership.","URL":"http://dx.doi.org/10.1177/1469787410365653","DOI":"10.1177/1469787410365653","ISSN":"1469-7874","journalAbbreviation":"Active Learning in Higher Education","language":"en","author":[{"family":"Milburn","given":"Peter C."}],"issued":{"date-parts":[["2010",7,1]]},"accessed":{"date-parts":[["2017",3,20]]}},"suppress-author":true}],"schema":"https://github.com/citation-style-language/schema/raw/master/csl-citation.json"} </w:instrText>
      </w:r>
      <w:r w:rsidR="00327D2B">
        <w:fldChar w:fldCharType="separate"/>
      </w:r>
      <w:r w:rsidR="00131481" w:rsidRPr="00131481">
        <w:rPr>
          <w:rFonts w:cs="Arial"/>
        </w:rPr>
        <w:t>(2010)</w:t>
      </w:r>
      <w:r w:rsidR="00327D2B">
        <w:fldChar w:fldCharType="end"/>
      </w:r>
      <w:r w:rsidR="00327D2B">
        <w:t xml:space="preserve"> and Murp</w:t>
      </w:r>
      <w:r w:rsidR="001F0109">
        <w:t>h</w:t>
      </w:r>
      <w:r w:rsidR="00327D2B">
        <w:t xml:space="preserve">y and Curtis </w:t>
      </w:r>
      <w:r w:rsidR="00327D2B">
        <w:fldChar w:fldCharType="begin"/>
      </w:r>
      <w:r w:rsidR="00327D2B">
        <w:instrText xml:space="preserve"> ADDIN ZOTERO_ITEM CSL_CITATION {"citationID":"2nq7n6to89","properties":{"formattedCitation":"(2013)","plainCitation":"(2013)"},"citationItems":[{"id":5843,"uris":["http://zotero.org/users/3076482/items/9IWHVCJM"],"uri":["http://zotero.org/users/3076482/items/9IWHVCJM"],"itemData":{"id":5843,"type":"article-journal","title":"The micro-politics of micro-leadership: exploring the role of programme leader in English universities","container-title":"Journal of Higher Education Policy and Management","page":"34-44","volume":"35","issue":"1","source":"CrossRef","URL":"http://www.tandfonline.com/doi/abs/10.1080/1360080X.2012.727707","DOI":"10.1080/1360080X.2012.727707","ISSN":"1360-080X, 1469-9508","shortTitle":"The micro-politics of micro-leadership","language":"en","author":[{"family":"Murphy","given":"Mark"},{"family":"Curtis","given":"Will"}],"issued":{"date-parts":[["2013",2]]},"accessed":{"date-parts":[["2017",7,28]]}},"suppress-author":true}],"schema":"https://github.com/citation-style-language/schema/raw/master/csl-citation.json"} </w:instrText>
      </w:r>
      <w:r w:rsidR="00327D2B">
        <w:fldChar w:fldCharType="separate"/>
      </w:r>
      <w:r w:rsidR="00131481" w:rsidRPr="00131481">
        <w:rPr>
          <w:rFonts w:cs="Arial"/>
        </w:rPr>
        <w:t>(2013)</w:t>
      </w:r>
      <w:r w:rsidR="00327D2B">
        <w:fldChar w:fldCharType="end"/>
      </w:r>
      <w:r w:rsidR="00327D2B">
        <w:t xml:space="preserve"> all reported that course leaders perceived a high workload and administrative burden as one of the barriers to effective course leadership. The increased workload for course leaders with multiple other roles in small and specialist HEIs </w:t>
      </w:r>
      <w:r w:rsidR="00040665">
        <w:t>then</w:t>
      </w:r>
      <w:r w:rsidR="00327D2B">
        <w:t xml:space="preserve"> would only </w:t>
      </w:r>
      <w:r w:rsidR="00040665">
        <w:t>increase this barrier.</w:t>
      </w:r>
    </w:p>
    <w:p w:rsidR="004C6F82" w:rsidRDefault="004C6F82" w:rsidP="00D9585F">
      <w:pPr>
        <w:spacing w:line="360" w:lineRule="auto"/>
        <w:jc w:val="both"/>
      </w:pPr>
      <w:r>
        <w:t>The better graduate employment rates observed in small and specialist HEIs</w:t>
      </w:r>
      <w:r w:rsidR="00F9569B">
        <w:t xml:space="preserve"> </w:t>
      </w:r>
      <w:r w:rsidR="00F9569B">
        <w:fldChar w:fldCharType="begin"/>
      </w:r>
      <w:r w:rsidR="00F9569B">
        <w:instrText xml:space="preserve"> ADDIN ZOTERO_ITEM CSL_CITATION {"citationID":"xBotA8oI","properties":{"formattedCitation":"(Pickard, 2016)","plainCitation":"(Pickard, 2016)"},"citationItems":[{"id":5889,"uris":["http://zotero.org/users/3076482/items/86SB7DWD"],"uri":["http://zotero.org/users/3076482/items/86SB7DWD"],"itemData":{"id":5889,"type":"post-weblog","title":"Specialist institutions and the HE Green Paper","container-title":"Universities UK Blog","URL":"http://www.universitiesuk.ac.uk/blog/Pages/specialist-institutions-and-the-he-green-paper.aspx","author":[{"family":"Pickard","given":"Alison"}],"issued":{"date-parts":[["2016",2,11]]},"accessed":{"date-parts":[["2017",8,5]]}}}],"schema":"https://github.com/citation-style-language/schema/raw/master/csl-citation.json"} </w:instrText>
      </w:r>
      <w:r w:rsidR="00F9569B">
        <w:fldChar w:fldCharType="separate"/>
      </w:r>
      <w:r w:rsidR="00131481" w:rsidRPr="00131481">
        <w:rPr>
          <w:rFonts w:cs="Arial"/>
        </w:rPr>
        <w:t>(Pickard, 2016)</w:t>
      </w:r>
      <w:r w:rsidR="00F9569B">
        <w:fldChar w:fldCharType="end"/>
      </w:r>
      <w:r w:rsidR="00F9569B">
        <w:t xml:space="preserve"> are useful for marketing courses and competing with courses at other HEIs. Especially since the UK government made graduate employment data mandatory information on the relevant course website in the form of Key Information Set (KIS) statistics from the Destination of Leavers of Higher Education survey, it has become much more important for institutions to maintain or improve the employment metrics. This link between graduate employment and student recruitment places course leaders in small and specialist institutions under increased pressure because they are responsible and accountable for these metrics which affect the institution’s financial position.</w:t>
      </w:r>
    </w:p>
    <w:p w:rsidR="00D921B0" w:rsidRDefault="00D921B0" w:rsidP="00D9585F">
      <w:pPr>
        <w:spacing w:line="360" w:lineRule="auto"/>
        <w:jc w:val="both"/>
      </w:pPr>
      <w:r>
        <w:t xml:space="preserve">Course leaders in all HEIs have a great influence on the student journey </w:t>
      </w:r>
      <w:r>
        <w:fldChar w:fldCharType="begin"/>
      </w:r>
      <w:r>
        <w:instrText xml:space="preserve"> ADDIN ZOTERO_ITEM CSL_CITATION {"citationID":"GyugfBSU","properties":{"formattedCitation":"{\\rtf (Temple {\\i{}et al.}, 2016)}","plainCitation":"(Temple et al., 2016)"},"citationItems":[{"id":3159,"uris":["http://zotero.org/users/3076482/items/DQ7P85PQ"],"uri":["http://zotero.org/users/3076482/items/DQ7P85PQ"],"itemData":{"id":3159,"type":"article-journal","title":"Managing the student experience in English higher education: Differing responses to market pressures","container-title":"London Review of Education","page":"33-46","volume":"14","issue":"1","source":"IngentaConnect","abstract":"This paper reports on recent research aimed at assessing how the management of the undergraduate student experience in English higher education is changing in the light of the new tuition fee regime introduced in 2012, as well as other government policies aimed at creating market-type pressures within the higher education sector. A distinction was observed between the research-intensive universities studied – defined here as institutions where research income comprised 20 per cent or more of total turnover, with correspondingly strong positions in published research-based rankings – and universities largely dependent on income from teaching, with weaker market positions. Broadly speaking, the latter group were responding to market pressures by centralizing services, standardizing procedures, and strengthening management controls over teaching processes. The research-intensive universities tended to work within existing institutional cultures to respond to students' needs. Organizational change here usually took the form of creating more coherent functional groupings of student services, rather than comprehensive reorganizations. It appears to us that these different responses to a changed environment point to the creation of two distinct English university types, one strongly managerial with 'student as customer' orientations, and a smaller group with less centralized, more collegial cultures.","DOI":"10.18546/LRE.14.1.05","shortTitle":"Managing the student experience in English higher education","journalAbbreviation":"London Review of Education","author":[{"family":"Temple","given":"Paul"},{"family":"Callender","given":"Claire"},{"family":"Grove","given":"Lyn"},{"family":"Kersh","given":"Natasha"}],"issued":{"date-parts":[["2016",4,18]]}}}],"schema":"https://github.com/citation-style-language/schema/raw/master/csl-citation.json"} </w:instrText>
      </w:r>
      <w:r>
        <w:fldChar w:fldCharType="separate"/>
      </w:r>
      <w:r w:rsidR="00131481" w:rsidRPr="00131481">
        <w:rPr>
          <w:rFonts w:cs="Arial"/>
          <w:szCs w:val="24"/>
        </w:rPr>
        <w:t xml:space="preserve">(Temple </w:t>
      </w:r>
      <w:r w:rsidR="00131481" w:rsidRPr="00131481">
        <w:rPr>
          <w:rFonts w:cs="Arial"/>
          <w:i/>
          <w:iCs/>
          <w:szCs w:val="24"/>
        </w:rPr>
        <w:t>et al.</w:t>
      </w:r>
      <w:r w:rsidR="00131481" w:rsidRPr="00131481">
        <w:rPr>
          <w:rFonts w:cs="Arial"/>
          <w:szCs w:val="24"/>
        </w:rPr>
        <w:t>, 2016)</w:t>
      </w:r>
      <w:r>
        <w:fldChar w:fldCharType="end"/>
      </w:r>
      <w:r>
        <w:t>, however, due to their closeness to the course, staff and enrolled students, course leaders in small specialist HEIs possess this influence to a greater degree. Furthermore, due to the environment of collegiality in small and specialist HEIs, institutional changes tend to be immediately visible to individual students</w:t>
      </w:r>
      <w:r w:rsidR="00B07B45">
        <w:t>, which requires</w:t>
      </w:r>
      <w:r>
        <w:t xml:space="preserve"> a more careful approach by the course leader, who is the bridge between the institution and the students </w:t>
      </w:r>
      <w:r>
        <w:fldChar w:fldCharType="begin"/>
      </w:r>
      <w:r>
        <w:instrText xml:space="preserve"> ADDIN ZOTERO_ITEM CSL_CITATION {"citationID":"giAuxwS4","properties":{"formattedCitation":"(Seagraves and Dean, 2010)","plainCitation":"(Seagraves and Dean, 2010)"},"citationItems":[{"id":5876,"uris":["http://zotero.org/users/3076482/items/GZFV4N64"],"uri":["http://zotero.org/users/3076482/items/GZFV4N64"],"itemData":{"id":5876,"type":"article-journal","title":"Conditions Supporting a Culture of Assessment in Student Affairs Divisions at Small Colleges and Universities","container-title":"Journal of Student Affairs Research and Practice","page":"307-324","volume":"47","issue":"3","source":"www-tandfonline-com.ezproxy.napier.ac.uk (Atypon)","abstract":"This qualitative study explored the conditions that support assessment practice and the impact of the accreditation process on assessment practice in student affairs divisions at three small colleges and universities in the southeastern U.S. Findings indicate that the role of the senior student affairs officer directly impacts staff perceptions of and attitudes toward assessment. Specific characteristics of small colleges also influence how student affairs professionals conduct assessment on their campuses. Implications for practice and future research are discussed.","URL":"http://www-tandfonline-com.ezproxy.napier.ac.uk/doi/abs/10.2202/1949-6605.6073","DOI":"10.2202/1949-6605.6073","ISSN":"1949-6591","journalAbbreviation":"Journal of Student Affairs Research and Practice","author":[{"family":"Seagraves","given":"Beau"},{"family":"Dean","given":"Laura A."}],"issued":{"date-parts":[["2010",7,1]]},"accessed":{"date-parts":[["2017",8,5]]}}}],"schema":"https://github.com/citation-style-language/schema/raw/master/csl-citation.json"} </w:instrText>
      </w:r>
      <w:r>
        <w:fldChar w:fldCharType="separate"/>
      </w:r>
      <w:r w:rsidR="00131481" w:rsidRPr="00131481">
        <w:rPr>
          <w:rFonts w:cs="Arial"/>
        </w:rPr>
        <w:t>(Seagraves and Dean, 2010)</w:t>
      </w:r>
      <w:r>
        <w:fldChar w:fldCharType="end"/>
      </w:r>
      <w:r>
        <w:t>. These authors also argue that although student numbers in small and specialist HEIs are smaller, students have the same needs as their counterparts in large institutions</w:t>
      </w:r>
      <w:r w:rsidR="00B07B45">
        <w:t xml:space="preserve">. However, administrative and support departments are generally thinly staffed due to a lack of resources </w:t>
      </w:r>
      <w:r w:rsidR="00B07B45">
        <w:fldChar w:fldCharType="begin"/>
      </w:r>
      <w:r w:rsidR="00B07B45">
        <w:instrText xml:space="preserve"> ADDIN ZOTERO_ITEM CSL_CITATION {"citationID":"4RBCvZdi","properties":{"formattedCitation":"(Antons and Maltz, 2006)","plainCitation":"(Antons and Maltz, 2006)"},"citationItems":[{"id":5855,"uris":["http://zotero.org/users/3076482/items/QFJM6SDJ"],"uri":["http://zotero.org/users/3076482/items/QFJM6SDJ"],"itemData":{"id":5855,"type":"article-journal","title":"Expanding the role of institutional research at small private universities: A case study in enrollment management using data mining","container-title":"New Directions for Institutional Research","page":"69-81","volume":"2006","issue":"131","source":"Wiley Online Library","abstract":"This case study documents a successful application of data-mining techniques in enrollment management through a partnership between the admissions office, a business administration master's-degree program, and the institutional research office at Willamette University (Salem, Oregon).","URL":"http://onlinelibrary.wiley.com/doi/10.1002/ir.188/abstract","DOI":"10.1002/ir.188","ISSN":"1536-075X","shortTitle":"Expanding the role of institutional research at small private universities","journalAbbreviation":"New Directions for Institutional Research","language":"en","author":[{"family":"Antons","given":"Christopher M."},{"family":"Maltz","given":"Elliot N."}],"issued":{"date-parts":[["2006",9,1]]},"accessed":{"date-parts":[["2017",8,5]]}}}],"schema":"https://github.com/citation-style-language/schema/raw/master/csl-citation.json"} </w:instrText>
      </w:r>
      <w:r w:rsidR="00B07B45">
        <w:fldChar w:fldCharType="separate"/>
      </w:r>
      <w:r w:rsidR="00131481" w:rsidRPr="00131481">
        <w:rPr>
          <w:rFonts w:cs="Arial"/>
        </w:rPr>
        <w:t>(Antons and Maltz, 2006)</w:t>
      </w:r>
      <w:r w:rsidR="00B07B45">
        <w:fldChar w:fldCharType="end"/>
      </w:r>
      <w:r w:rsidR="00B07B45">
        <w:t xml:space="preserve">, which leads to additional pressure on course leaders to “pick up the slack”. The understaffing of support departments also leads to a limited use of institutional data or of advanced </w:t>
      </w:r>
      <w:r w:rsidR="00E63768">
        <w:t>data analysis techniques and to a lack of systematic use of this data by</w:t>
      </w:r>
      <w:r w:rsidR="001D765F">
        <w:t xml:space="preserve"> course managers. </w:t>
      </w:r>
      <w:proofErr w:type="spellStart"/>
      <w:r w:rsidR="001D765F">
        <w:t>Uit</w:t>
      </w:r>
      <w:proofErr w:type="spellEnd"/>
      <w:r w:rsidR="001D765F">
        <w:t xml:space="preserve"> </w:t>
      </w:r>
      <w:proofErr w:type="spellStart"/>
      <w:r w:rsidR="001D765F">
        <w:t>Beijerse</w:t>
      </w:r>
      <w:proofErr w:type="spellEnd"/>
      <w:r w:rsidR="001D765F">
        <w:t xml:space="preserve"> </w:t>
      </w:r>
      <w:r w:rsidR="001D765F">
        <w:fldChar w:fldCharType="begin"/>
      </w:r>
      <w:r w:rsidR="001D765F">
        <w:instrText xml:space="preserve"> ADDIN ZOTERO_ITEM CSL_CITATION {"citationID":"yJECPzIj","properties":{"formattedCitation":"(2000)","plainCitation":"(2000)"},"citationItems":[{"id":5852,"uris":["http://zotero.org/users/3076482/items/MGHEIEXJ"],"uri":["http://zotero.org/users/3076482/items/MGHEIEXJ"],"itemData":{"id":5852,"type":"article-journal","title":"Knowledge management in small and medium</w:instrText>
      </w:r>
      <w:r w:rsidR="001D765F">
        <w:rPr>
          <w:rFonts w:ascii="Cambria Math" w:hAnsi="Cambria Math" w:cs="Cambria Math"/>
        </w:rPr>
        <w:instrText>‐</w:instrText>
      </w:r>
      <w:r w:rsidR="001D765F">
        <w:instrText>sized companies: knowledge management for entrepreneurs","container-title":"Journal of Knowledge Management","page":"162-179","volume":"4","issue":"2","source":"emeraldinsight.com (Atypon)","URL":"http://www.emeraldinsight.com/doi/full/10.1108/13673270010372297","DOI":"10.1108/13673270010372297","ISSN":"1367-3270","shortTitle":"Knowledge management in small and medium</w:instrText>
      </w:r>
      <w:r w:rsidR="001D765F">
        <w:rPr>
          <w:rFonts w:ascii="Cambria Math" w:hAnsi="Cambria Math" w:cs="Cambria Math"/>
        </w:rPr>
        <w:instrText>‐</w:instrText>
      </w:r>
      <w:r w:rsidR="001D765F">
        <w:instrText xml:space="preserve">sized companies","journalAbbreviation":"J of Knowledge Management","author":[{"family":"Beijerse","given":"R.P.","non-dropping-particle":"uit"}],"issued":{"date-parts":[["2000",6,1]]},"accessed":{"date-parts":[["2017",8,5]]}},"suppress-author":true}],"schema":"https://github.com/citation-style-language/schema/raw/master/csl-citation.json"} </w:instrText>
      </w:r>
      <w:r w:rsidR="001D765F">
        <w:fldChar w:fldCharType="separate"/>
      </w:r>
      <w:r w:rsidR="00131481" w:rsidRPr="00131481">
        <w:rPr>
          <w:rFonts w:cs="Arial"/>
        </w:rPr>
        <w:t>(2000)</w:t>
      </w:r>
      <w:r w:rsidR="001D765F">
        <w:fldChar w:fldCharType="end"/>
      </w:r>
      <w:r w:rsidR="001D765F">
        <w:t xml:space="preserve"> amongst others reported a similar lack of strategic and operational knowledge management policy in small land medium enterprises, which suggests this situation is not unique to small and specialist HEIs and is caused by </w:t>
      </w:r>
      <w:r w:rsidR="001D765F">
        <w:lastRenderedPageBreak/>
        <w:t xml:space="preserve">institutional size and resources, rather than a lack of interest. It does however put course leaders in a difficult position, as they often require institutional data for various benchmarking reports. This therefore leads to increased pressure, either because course leaders need to analyse the data themselves, of because they feel there is no option but to lower the standard of their work </w:t>
      </w:r>
      <w:r w:rsidR="001D765F">
        <w:fldChar w:fldCharType="begin"/>
      </w:r>
      <w:r w:rsidR="001D765F">
        <w:instrText xml:space="preserve"> ADDIN ZOTERO_ITEM CSL_CITATION {"citationID":"BXYA0gtf","properties":{"formattedCitation":"{\\rtf (Gillespie {\\i{}et al.}, 2001)}","plainCitation":"(Gillespie et al., 2001)"},"citationItems":[{"id":5860,"uris":["http://zotero.org/users/3076482/items/2VEQCI8T"],"uri":["http://zotero.org/users/3076482/items/2VEQCI8T"],"itemData":{"id":5860,"type":"article-journal","title":"Occupational stress in universities: Staff perceptions of the causes, consequences and moderators of stress","container-title":"Work &amp; Stress","page":"53-72","volume":"15","issue":"1","source":"Taylor and Francis+NEJM","abstract":"In recent years, the Australian university sector has undergone large-scale organizational change, including restructuring, downsizing and government funding cuts. At the same time, research from across the globe reports an alarming increase in the occupational stress experienced by university staff. We report on the first phase of a longitudinal investigation of occupational stress. A total of 22 focus groups were conducted with a representative sample of 178 academic and general staff from 15 Australian universities. The groups focused on understanding staff 's experience of occupational stress, and perceptions of the sources, consequences and moderators of stress. Both general and academic staff reported a dramatic increase in stress during the previous 5 years. As a group, academic staff reported higher levels of stress than general staff. Five major sources of stress were identified including: insufficient funding and resources; work overload; poor management practice; job insecurity; and insufficient recognition and reward. The majority of groups reported that job-related stress was having a deleterious impact on their professional work and personal welfare. Aspects of the work environment (support from co-workers and management, recognition and achievement, high morale, flexible working conditions), and personal coping strategies (stress management techniques, work/ non-work balance, tight role boundaries and lowering standards), were reported to help staff cope with stress. The findings provide a timely insight into the experience of stress within universities.","URL":"http://www.tandfonline.com/doi/abs/10.1080/02678370117944","DOI":"10.1080/02678370117944","ISSN":"0267-8373","shortTitle":"Occupational stress in universities","author":[{"family":"Gillespie","given":"N. A."},{"family":"Walsh","given":"M."},{"family":"Winefield","given":"A. H."},{"family":"Dua","given":"J."},{"family":"Stough","given":"C."}],"issued":{"date-parts":[["2001",1,1]]},"accessed":{"date-parts":[["2017",8,5]]}}}],"schema":"https://github.com/citation-style-language/schema/raw/master/csl-citation.json"} </w:instrText>
      </w:r>
      <w:r w:rsidR="001D765F">
        <w:fldChar w:fldCharType="separate"/>
      </w:r>
      <w:r w:rsidR="00131481" w:rsidRPr="00131481">
        <w:rPr>
          <w:rFonts w:cs="Arial"/>
          <w:szCs w:val="24"/>
        </w:rPr>
        <w:t xml:space="preserve">(Gillespie </w:t>
      </w:r>
      <w:r w:rsidR="00131481" w:rsidRPr="00131481">
        <w:rPr>
          <w:rFonts w:cs="Arial"/>
          <w:i/>
          <w:iCs/>
          <w:szCs w:val="24"/>
        </w:rPr>
        <w:t>et al.</w:t>
      </w:r>
      <w:r w:rsidR="00131481" w:rsidRPr="00131481">
        <w:rPr>
          <w:rFonts w:cs="Arial"/>
          <w:szCs w:val="24"/>
        </w:rPr>
        <w:t>, 2001)</w:t>
      </w:r>
      <w:r w:rsidR="001D765F">
        <w:fldChar w:fldCharType="end"/>
      </w:r>
      <w:r w:rsidR="001D765F">
        <w:t>.</w:t>
      </w:r>
    </w:p>
    <w:p w:rsidR="00E1565A" w:rsidRDefault="00E1565A" w:rsidP="00D9585F">
      <w:pPr>
        <w:jc w:val="both"/>
      </w:pPr>
    </w:p>
    <w:p w:rsidR="00E60FFB" w:rsidRDefault="00E1565A" w:rsidP="00D9585F">
      <w:pPr>
        <w:jc w:val="both"/>
        <w:rPr>
          <w:b/>
        </w:rPr>
      </w:pPr>
      <w:r w:rsidRPr="00E1565A">
        <w:rPr>
          <w:b/>
        </w:rPr>
        <w:t>Conclusion</w:t>
      </w:r>
    </w:p>
    <w:p w:rsidR="00E5284F" w:rsidRDefault="00D9327A" w:rsidP="00D9585F">
      <w:pPr>
        <w:spacing w:line="360" w:lineRule="auto"/>
        <w:jc w:val="both"/>
      </w:pPr>
      <w:r>
        <w:t>Smal</w:t>
      </w:r>
      <w:r w:rsidR="0071020E">
        <w:t>l and specialist</w:t>
      </w:r>
      <w:r w:rsidR="0099232E">
        <w:t xml:space="preserve"> </w:t>
      </w:r>
      <w:r w:rsidR="00E60FFB" w:rsidRPr="00E60FFB">
        <w:t>HEIs</w:t>
      </w:r>
      <w:r w:rsidR="0071020E">
        <w:t xml:space="preserve"> in the UK</w:t>
      </w:r>
      <w:r w:rsidR="00E60FFB">
        <w:t xml:space="preserve"> rely heavily on course leaders for the effective delivery and </w:t>
      </w:r>
      <w:r w:rsidR="0071020E">
        <w:t>management</w:t>
      </w:r>
      <w:r w:rsidR="00E60FFB">
        <w:t xml:space="preserve"> of their courses. However, there is very little provision of resource</w:t>
      </w:r>
      <w:r w:rsidR="0099232E">
        <w:t>s, training or support on offer.</w:t>
      </w:r>
      <w:r w:rsidR="00E60FFB">
        <w:t xml:space="preserve"> Course leadership is a stressful role with a heavy workload, b</w:t>
      </w:r>
      <w:r w:rsidR="0099232E">
        <w:t>ut carries little recognition or</w:t>
      </w:r>
      <w:r w:rsidR="00E60FFB">
        <w:t xml:space="preserve"> reward. It is high in responsibi</w:t>
      </w:r>
      <w:r w:rsidR="0099232E">
        <w:t xml:space="preserve">lity and accountability, but lacking </w:t>
      </w:r>
      <w:r w:rsidR="00E60FFB">
        <w:t>in authority, and a lot of routine, but time consuming work is not recognised by institutional management teams as course leaders ‘pick up the slack’ to ensure a positive student experience</w:t>
      </w:r>
      <w:r w:rsidR="0099232E">
        <w:t>. What the lack of research literature on this topic makes clear is that in order to support course leaders in small and specialist HEIs, a clear definition of the role and activities of a course leader needs to be established. In addition,</w:t>
      </w:r>
      <w:r w:rsidR="0071020E">
        <w:t xml:space="preserve"> based on currently available literature,</w:t>
      </w:r>
      <w:r w:rsidR="0099232E">
        <w:t xml:space="preserve"> the training and support needs of course leaders should be determined in order for effective professional development strategies to be developed</w:t>
      </w:r>
      <w:r w:rsidR="0071020E">
        <w:t xml:space="preserve"> that support both the course leader and the institution</w:t>
      </w:r>
      <w:r w:rsidR="0099232E">
        <w:t>. Finally, course leaders and their motivations and decision making processes are areas that need further investigation</w:t>
      </w:r>
      <w:r w:rsidR="005E0203">
        <w:t xml:space="preserve"> i</w:t>
      </w:r>
      <w:r w:rsidR="0099232E">
        <w:t>f course leadership is to become a recognised and rewarded role on par with teaching and research</w:t>
      </w:r>
      <w:r w:rsidR="005E0203">
        <w:t xml:space="preserve"> in the UK </w:t>
      </w:r>
      <w:r w:rsidR="0071020E">
        <w:t>small and specialist higher education</w:t>
      </w:r>
      <w:r w:rsidR="005E0203">
        <w:t xml:space="preserve"> sector</w:t>
      </w:r>
      <w:r w:rsidR="00367486">
        <w:t>.</w:t>
      </w:r>
      <w:r w:rsidR="00367486" w:rsidRPr="00C52D50">
        <w:t xml:space="preserve"> The Australian higher education sector appears to have recently made a start investigating these issues, so UK HEIs cannot fall behind.</w:t>
      </w:r>
      <w:r w:rsidR="00C52D50" w:rsidRPr="00C52D50">
        <w:t xml:space="preserve"> </w:t>
      </w:r>
      <w:r w:rsidR="00E5284F" w:rsidRPr="00E5284F">
        <w:rPr>
          <w:color w:val="FF0000"/>
        </w:rPr>
        <w:t xml:space="preserve">Based on the currently available literature, the authors recommend </w:t>
      </w:r>
      <w:r w:rsidR="00E5284F">
        <w:rPr>
          <w:color w:val="FF0000"/>
        </w:rPr>
        <w:t xml:space="preserve">small specialist UK </w:t>
      </w:r>
      <w:r w:rsidR="00E5284F" w:rsidRPr="00E5284F">
        <w:rPr>
          <w:color w:val="FF0000"/>
        </w:rPr>
        <w:t>HEIs develop and implement a formal description of the course leader role</w:t>
      </w:r>
      <w:r w:rsidR="00E5284F">
        <w:rPr>
          <w:color w:val="FF0000"/>
        </w:rPr>
        <w:t xml:space="preserve">. This will not only enable potential course leader candidates to make an informed decision towards the role, it would also lead to institutional recognition of the critical nature of the position. Furthermore, we </w:t>
      </w:r>
      <w:r w:rsidR="000A41D6">
        <w:rPr>
          <w:color w:val="FF0000"/>
        </w:rPr>
        <w:t>suggest</w:t>
      </w:r>
      <w:r w:rsidR="00E5284F">
        <w:rPr>
          <w:color w:val="FF0000"/>
        </w:rPr>
        <w:t xml:space="preserve"> streamlining of institutional reporting processes and ensuring easy access to institutional datasets will enable course leaders to perform their duties more efficiently. Finally, further research into the role </w:t>
      </w:r>
      <w:r w:rsidR="000A41D6">
        <w:rPr>
          <w:color w:val="FF0000"/>
        </w:rPr>
        <w:t>is required so that the academic community develops a better appreciation of the course leader role as an academic career path.</w:t>
      </w:r>
    </w:p>
    <w:p w:rsidR="00131481" w:rsidRDefault="00C52D50" w:rsidP="00D9585F">
      <w:pPr>
        <w:spacing w:line="360" w:lineRule="auto"/>
        <w:jc w:val="both"/>
      </w:pPr>
      <w:r w:rsidRPr="00C52D50">
        <w:t>Course leadershi</w:t>
      </w:r>
      <w:r w:rsidR="00EF0642">
        <w:t>p is an essential role in</w:t>
      </w:r>
      <w:r w:rsidRPr="00C52D50">
        <w:t xml:space="preserve"> a rapidly developing higher education environment. Course leaders make important contributions to both short and long term goals related to pedagogy, curriculum development </w:t>
      </w:r>
      <w:r w:rsidR="00EF0642">
        <w:t xml:space="preserve">and institutional benchmarking and they </w:t>
      </w:r>
      <w:r w:rsidRPr="00C52D50">
        <w:t>form the link between modern higher education stakeholders. Therefore, higher education</w:t>
      </w:r>
      <w:r w:rsidR="00EF0642">
        <w:t xml:space="preserve"> institutions, and </w:t>
      </w:r>
      <w:r w:rsidR="00EF0642">
        <w:lastRenderedPageBreak/>
        <w:t>especially sm</w:t>
      </w:r>
      <w:r w:rsidRPr="00C52D50">
        <w:t>all and specialist institutions, cannot afford to ignore the criticality of the course leader role or the professional development for course leaders.</w:t>
      </w:r>
    </w:p>
    <w:p w:rsidR="00131481" w:rsidRDefault="00131481" w:rsidP="00D9585F">
      <w:pPr>
        <w:spacing w:line="360" w:lineRule="auto"/>
        <w:jc w:val="both"/>
      </w:pPr>
    </w:p>
    <w:p w:rsidR="003379B9" w:rsidRPr="00C52D50" w:rsidRDefault="003379B9" w:rsidP="00D9585F">
      <w:pPr>
        <w:spacing w:line="360" w:lineRule="auto"/>
        <w:jc w:val="both"/>
        <w:rPr>
          <w:color w:val="FF0000"/>
        </w:rPr>
      </w:pPr>
      <w:r w:rsidRPr="00E60FFB">
        <w:br w:type="page"/>
      </w:r>
    </w:p>
    <w:p w:rsidR="001A73FB" w:rsidRPr="00375F92" w:rsidRDefault="00E1565A" w:rsidP="00D9585F">
      <w:pPr>
        <w:spacing w:line="360" w:lineRule="auto"/>
        <w:jc w:val="both"/>
        <w:rPr>
          <w:rFonts w:cs="Arial"/>
          <w:b/>
        </w:rPr>
      </w:pPr>
      <w:r w:rsidRPr="00375F92">
        <w:rPr>
          <w:rFonts w:cs="Arial"/>
          <w:b/>
        </w:rPr>
        <w:lastRenderedPageBreak/>
        <w:t>References</w:t>
      </w:r>
    </w:p>
    <w:p w:rsidR="00184233" w:rsidRPr="00184233" w:rsidRDefault="00D71011" w:rsidP="00184233">
      <w:pPr>
        <w:pStyle w:val="Bibliography"/>
      </w:pPr>
      <w:r w:rsidRPr="00375F92">
        <w:rPr>
          <w:rFonts w:cs="Arial"/>
        </w:rPr>
        <w:fldChar w:fldCharType="begin"/>
      </w:r>
      <w:r w:rsidR="00184233">
        <w:rPr>
          <w:rFonts w:cs="Arial"/>
        </w:rPr>
        <w:instrText xml:space="preserve"> ADDIN ZOTERO_BIBL {"custom":[]} CSL_BIBLIOGRAPHY </w:instrText>
      </w:r>
      <w:r w:rsidRPr="00375F92">
        <w:rPr>
          <w:rFonts w:cs="Arial"/>
        </w:rPr>
        <w:fldChar w:fldCharType="separate"/>
      </w:r>
      <w:r w:rsidR="00184233" w:rsidRPr="00184233">
        <w:t xml:space="preserve">Antons, C. M. and Maltz, E. N. (2006) ‘Expanding the role of institutional research at small private universities: A case study in enrollment management using data mining’, </w:t>
      </w:r>
      <w:r w:rsidR="00184233" w:rsidRPr="00184233">
        <w:rPr>
          <w:i/>
          <w:iCs/>
        </w:rPr>
        <w:t>New Directions for Institutional Research</w:t>
      </w:r>
      <w:r w:rsidR="00184233" w:rsidRPr="00184233">
        <w:t>, 2006(131), pp. 69–81. doi: 10.1002/ir.188.</w:t>
      </w:r>
    </w:p>
    <w:p w:rsidR="00184233" w:rsidRPr="00184233" w:rsidRDefault="00184233" w:rsidP="00184233">
      <w:pPr>
        <w:pStyle w:val="Bibliography"/>
      </w:pPr>
      <w:r w:rsidRPr="00184233">
        <w:t>Arbo, P. and Eskelinen, H. (2003) ‘The Role of Small, Comprehensive Universities in Regional Economic Development: Experiences from Two Nordic cases’, in. Louvain-la-Neuve: European Regional Science Association (ERSA). Available at: https://www.econstor.eu/handle/10419/116240 (Accessed: 5 August 2017).</w:t>
      </w:r>
    </w:p>
    <w:p w:rsidR="00184233" w:rsidRPr="00184233" w:rsidRDefault="00184233" w:rsidP="00184233">
      <w:pPr>
        <w:pStyle w:val="Bibliography"/>
      </w:pPr>
      <w:r w:rsidRPr="00184233">
        <w:t>uit Beijerse, R. P. (2000) ‘Knowledge management in small and medium</w:t>
      </w:r>
      <w:r w:rsidRPr="00184233">
        <w:rPr>
          <w:rFonts w:ascii="Cambria Math" w:hAnsi="Cambria Math" w:cs="Cambria Math"/>
        </w:rPr>
        <w:t>‐</w:t>
      </w:r>
      <w:r w:rsidRPr="00184233">
        <w:t>sized companies: knowledge management for entrepreneurs</w:t>
      </w:r>
      <w:r w:rsidRPr="00184233">
        <w:rPr>
          <w:rFonts w:cs="Arial"/>
        </w:rPr>
        <w:t>’</w:t>
      </w:r>
      <w:r w:rsidRPr="00184233">
        <w:t xml:space="preserve">, </w:t>
      </w:r>
      <w:r w:rsidRPr="00184233">
        <w:rPr>
          <w:i/>
          <w:iCs/>
        </w:rPr>
        <w:t>Journal of Knowledge Management</w:t>
      </w:r>
      <w:r w:rsidRPr="00184233">
        <w:t>, 4(2), pp. 162–179. doi: 10.1108/13673270010372297.</w:t>
      </w:r>
    </w:p>
    <w:p w:rsidR="00184233" w:rsidRPr="00184233" w:rsidRDefault="00184233" w:rsidP="00184233">
      <w:pPr>
        <w:pStyle w:val="Bibliography"/>
      </w:pPr>
      <w:r w:rsidRPr="00184233">
        <w:t xml:space="preserve">Bhardwa, S. (2017) ‘The world’s best small universities 2017’, </w:t>
      </w:r>
      <w:r w:rsidRPr="00184233">
        <w:rPr>
          <w:i/>
          <w:iCs/>
        </w:rPr>
        <w:t>Times Higher Education (THE)</w:t>
      </w:r>
      <w:r w:rsidRPr="00184233">
        <w:t>, 7 March. Available at: https://www.timeshighereducation.com/student/best-universities/worlds-best-small-universities-2017 (Accessed: 5 August 2017).</w:t>
      </w:r>
    </w:p>
    <w:p w:rsidR="00184233" w:rsidRPr="00184233" w:rsidRDefault="00184233" w:rsidP="00184233">
      <w:pPr>
        <w:pStyle w:val="Bibliography"/>
      </w:pPr>
      <w:r w:rsidRPr="00184233">
        <w:t xml:space="preserve">Blackmore, P. </w:t>
      </w:r>
      <w:r w:rsidRPr="00184233">
        <w:rPr>
          <w:i/>
          <w:iCs/>
        </w:rPr>
        <w:t>et al.</w:t>
      </w:r>
      <w:r w:rsidRPr="00184233">
        <w:t xml:space="preserve"> (2007) </w:t>
      </w:r>
      <w:r w:rsidRPr="00184233">
        <w:rPr>
          <w:i/>
          <w:iCs/>
        </w:rPr>
        <w:t>Investigating the capabilities of course and module leaders in departments</w:t>
      </w:r>
      <w:r w:rsidRPr="00184233">
        <w:t>. York: Higher Education Academy. Available at: http://www.academia.edu/download/44877342/Investigating_the_capabilities_of_course20160418-3342-in1ap4.pdf (Accessed: 10 March 2017).</w:t>
      </w:r>
    </w:p>
    <w:p w:rsidR="00184233" w:rsidRPr="00184233" w:rsidRDefault="00184233" w:rsidP="00184233">
      <w:pPr>
        <w:pStyle w:val="Bibliography"/>
      </w:pPr>
      <w:r w:rsidRPr="00184233">
        <w:t>Bradford Vocational Training Scheme (2012) ‘What do Programme Directors Do?’ Bradford VTS. Available at: http://www.bradfordvts.co.uk/online-resources/03-07-teaching-learning-good-for-all-gp-trainers/programme-directors-tpds/.</w:t>
      </w:r>
    </w:p>
    <w:p w:rsidR="00184233" w:rsidRPr="00184233" w:rsidRDefault="00184233" w:rsidP="00184233">
      <w:pPr>
        <w:pStyle w:val="Bibliography"/>
      </w:pPr>
      <w:r w:rsidRPr="00184233">
        <w:t xml:space="preserve">Bradley, G., Little, B. and Brennan, J. (1992) </w:t>
      </w:r>
      <w:r w:rsidRPr="00184233">
        <w:rPr>
          <w:i/>
          <w:iCs/>
        </w:rPr>
        <w:t>The role of the course leader</w:t>
      </w:r>
      <w:r w:rsidRPr="00184233">
        <w:t>. London: Council for National Academic Awards. Available at: http://www.worldcat.org/title/role-of-the-course-leader/oclc/26770385.</w:t>
      </w:r>
    </w:p>
    <w:p w:rsidR="00184233" w:rsidRPr="00184233" w:rsidRDefault="00184233" w:rsidP="00184233">
      <w:pPr>
        <w:pStyle w:val="Bibliography"/>
      </w:pPr>
      <w:r w:rsidRPr="00184233">
        <w:t xml:space="preserve">Brockhurst, R., Miller, A. and Westwood, A. (2014) </w:t>
      </w:r>
      <w:r w:rsidRPr="00184233">
        <w:rPr>
          <w:i/>
          <w:iCs/>
        </w:rPr>
        <w:t>Innovation systems and the role of small and specialist Higher Education Institutions</w:t>
      </w:r>
      <w:r w:rsidRPr="00184233">
        <w:t>. London: CREST/GuildHE, p. 328. Available at: http://www.oecd.org/cfe/leed/heis-report.htm (Accessed: 3 August 2017).</w:t>
      </w:r>
    </w:p>
    <w:p w:rsidR="00184233" w:rsidRPr="00184233" w:rsidRDefault="00184233" w:rsidP="00184233">
      <w:pPr>
        <w:pStyle w:val="Bibliography"/>
      </w:pPr>
      <w:r w:rsidRPr="00184233">
        <w:t xml:space="preserve">Carr, G. </w:t>
      </w:r>
      <w:r w:rsidRPr="00184233">
        <w:rPr>
          <w:i/>
          <w:iCs/>
        </w:rPr>
        <w:t>et al.</w:t>
      </w:r>
      <w:r w:rsidRPr="00184233">
        <w:t xml:space="preserve"> (2013) ‘Non-medical GP programme directors’, </w:t>
      </w:r>
      <w:r w:rsidRPr="00184233">
        <w:rPr>
          <w:i/>
          <w:iCs/>
        </w:rPr>
        <w:t>Education for Primary Care</w:t>
      </w:r>
      <w:r w:rsidRPr="00184233">
        <w:t>, 24(2), pp. 87–89. doi: 10.1080/14739879.2013.11493460.</w:t>
      </w:r>
    </w:p>
    <w:p w:rsidR="00184233" w:rsidRPr="00184233" w:rsidRDefault="00184233" w:rsidP="00184233">
      <w:pPr>
        <w:pStyle w:val="Bibliography"/>
      </w:pPr>
      <w:r w:rsidRPr="00184233">
        <w:t xml:space="preserve">Department for Education and Skills (DfES) (2003) </w:t>
      </w:r>
      <w:r w:rsidRPr="00184233">
        <w:rPr>
          <w:i/>
          <w:iCs/>
        </w:rPr>
        <w:t>Raising standards and tackling workload: a national agreement</w:t>
      </w:r>
      <w:r w:rsidRPr="00184233">
        <w:t>. London: Department for Education and Skills. Available at: https://www.google.co.uk/url?sa=t&amp;rct=j&amp;q=&amp;esrc=s&amp;source=web&amp;cd=1&amp;cad=rja&amp;uact=8&amp;ved=0ahUKEwiM_r_z9qvVAhXkJsAKHUokCYQQFggtMAA&amp;url=http%3A%2F%2Fwww.education.gov.uk%2Fpublications%2FeOrderingDownload%2FDfES%25200172%2520200MIG1975.pdf&amp;usg=AFQjCNGpu2LK22Ay0Wu7gao2sTw1DUlixw (Accessed: 28 July 2017).</w:t>
      </w:r>
    </w:p>
    <w:p w:rsidR="00184233" w:rsidRPr="00184233" w:rsidRDefault="00184233" w:rsidP="00184233">
      <w:pPr>
        <w:pStyle w:val="Bibliography"/>
      </w:pPr>
      <w:r w:rsidRPr="00184233">
        <w:t xml:space="preserve">Gillespie, N. A. </w:t>
      </w:r>
      <w:r w:rsidRPr="00184233">
        <w:rPr>
          <w:i/>
          <w:iCs/>
        </w:rPr>
        <w:t>et al.</w:t>
      </w:r>
      <w:r w:rsidRPr="00184233">
        <w:t xml:space="preserve"> (2001) ‘Occupational stress in universities: Staff perceptions of the causes, consequences and moderators of stress’, </w:t>
      </w:r>
      <w:r w:rsidRPr="00184233">
        <w:rPr>
          <w:i/>
          <w:iCs/>
        </w:rPr>
        <w:t>Work &amp; Stress</w:t>
      </w:r>
      <w:r w:rsidRPr="00184233">
        <w:t>, 15(1), pp. 53–72. doi: 10.1080/02678370117944.</w:t>
      </w:r>
    </w:p>
    <w:p w:rsidR="00184233" w:rsidRPr="00184233" w:rsidRDefault="00184233" w:rsidP="00184233">
      <w:pPr>
        <w:pStyle w:val="Bibliography"/>
      </w:pPr>
      <w:r w:rsidRPr="00184233">
        <w:t xml:space="preserve">Johns, A. (1996) ‘Helping programme managers find their role’, in Wisker, G. (ed.) </w:t>
      </w:r>
      <w:r w:rsidRPr="00184233">
        <w:rPr>
          <w:i/>
          <w:iCs/>
        </w:rPr>
        <w:t>Leading Academic Programmes and Courses: Developments in roles, practices and in-house training</w:t>
      </w:r>
      <w:r w:rsidRPr="00184233">
        <w:t>. Edgbaston: SEDA (SEDA Papers, 97), pp. 53–56.</w:t>
      </w:r>
    </w:p>
    <w:p w:rsidR="00184233" w:rsidRPr="00184233" w:rsidRDefault="00184233" w:rsidP="00184233">
      <w:pPr>
        <w:pStyle w:val="Bibliography"/>
      </w:pPr>
      <w:r w:rsidRPr="00184233">
        <w:lastRenderedPageBreak/>
        <w:t xml:space="preserve">Kanji, G. K. and Tambi, A. M. B. A. (1999) ‘Total quality management in UK higher education institutions’, </w:t>
      </w:r>
      <w:r w:rsidRPr="00184233">
        <w:rPr>
          <w:i/>
          <w:iCs/>
        </w:rPr>
        <w:t>Total Quality Management</w:t>
      </w:r>
      <w:r w:rsidRPr="00184233">
        <w:t>, 10(1), pp. 129–153. doi: 10.1080/0954412998126.</w:t>
      </w:r>
    </w:p>
    <w:p w:rsidR="00184233" w:rsidRPr="00184233" w:rsidRDefault="00184233" w:rsidP="00184233">
      <w:pPr>
        <w:pStyle w:val="Bibliography"/>
      </w:pPr>
      <w:r w:rsidRPr="00184233">
        <w:t xml:space="preserve">Kezar, A. J. (2006) ‘The Impact of Institutional Size on Student Engagement’, </w:t>
      </w:r>
      <w:r w:rsidRPr="00184233">
        <w:rPr>
          <w:i/>
          <w:iCs/>
        </w:rPr>
        <w:t>Journal of Student Affairs Research and Practice</w:t>
      </w:r>
      <w:r w:rsidRPr="00184233">
        <w:t>, 43(1). doi: 10.2202/1949-6605.1573.</w:t>
      </w:r>
    </w:p>
    <w:p w:rsidR="00184233" w:rsidRPr="00184233" w:rsidRDefault="00184233" w:rsidP="00184233">
      <w:pPr>
        <w:pStyle w:val="Bibliography"/>
      </w:pPr>
      <w:r w:rsidRPr="00184233">
        <w:t xml:space="preserve">Krause, K. </w:t>
      </w:r>
      <w:r w:rsidRPr="00184233">
        <w:rPr>
          <w:i/>
          <w:iCs/>
        </w:rPr>
        <w:t>et al.</w:t>
      </w:r>
      <w:r w:rsidRPr="00184233">
        <w:t xml:space="preserve"> (2010) ‘Degree programme leader roles and identities in changing times’, in </w:t>
      </w:r>
      <w:r w:rsidRPr="00184233">
        <w:rPr>
          <w:i/>
          <w:iCs/>
        </w:rPr>
        <w:t>Society for Research in Higher Education Annual Research Conference</w:t>
      </w:r>
      <w:r w:rsidRPr="00184233">
        <w:t>. Available at: https://research-repository.griffith.edu.au/bitstream/handle/10072/38879/69889_1.pdf?sequence=1 (Accessed: 28 July 2017).</w:t>
      </w:r>
    </w:p>
    <w:p w:rsidR="00184233" w:rsidRPr="00184233" w:rsidRDefault="00184233" w:rsidP="00184233">
      <w:pPr>
        <w:pStyle w:val="Bibliography"/>
      </w:pPr>
      <w:r w:rsidRPr="00184233">
        <w:t xml:space="preserve">Ladyshewsky, R. K. and Flavell, H. (2012) ‘Transfer of Training in an Academic Leadership Development Program for Program Coordinators’, </w:t>
      </w:r>
      <w:r w:rsidRPr="00184233">
        <w:rPr>
          <w:i/>
          <w:iCs/>
        </w:rPr>
        <w:t>Educational Management Administration &amp; Leadership</w:t>
      </w:r>
      <w:r w:rsidRPr="00184233">
        <w:t>, 40(1), pp. 127–147. doi: 10.1177/1741143211420615.</w:t>
      </w:r>
    </w:p>
    <w:p w:rsidR="00184233" w:rsidRPr="00184233" w:rsidRDefault="00184233" w:rsidP="00184233">
      <w:pPr>
        <w:pStyle w:val="Bibliography"/>
      </w:pPr>
      <w:r w:rsidRPr="00184233">
        <w:t xml:space="preserve">Leadership Foundation for Higher Education (2005) </w:t>
      </w:r>
      <w:r w:rsidRPr="00184233">
        <w:rPr>
          <w:i/>
          <w:iCs/>
        </w:rPr>
        <w:t>Management of Small Higher Education Institutions Network (MASHEIN)</w:t>
      </w:r>
      <w:r w:rsidRPr="00184233">
        <w:t xml:space="preserve">, </w:t>
      </w:r>
      <w:r w:rsidRPr="00184233">
        <w:rPr>
          <w:i/>
          <w:iCs/>
        </w:rPr>
        <w:t>MASHEIN</w:t>
      </w:r>
      <w:r w:rsidRPr="00184233">
        <w:t>. Available at: https://www.lfhe.ac.uk/en/programmes-events/mashein/ (Accessed: 5 August 2017).</w:t>
      </w:r>
    </w:p>
    <w:p w:rsidR="00184233" w:rsidRPr="00184233" w:rsidRDefault="00184233" w:rsidP="00184233">
      <w:pPr>
        <w:pStyle w:val="Bibliography"/>
      </w:pPr>
      <w:r w:rsidRPr="00184233">
        <w:t>Marcella, R. and Smith, J. M. (1998) ‘The role of the course leader in taught Masters</w:t>
      </w:r>
      <w:r w:rsidRPr="00184233">
        <w:rPr>
          <w:rFonts w:ascii="Cambria Math" w:hAnsi="Cambria Math" w:cs="Cambria Math"/>
        </w:rPr>
        <w:t>‐</w:t>
      </w:r>
      <w:r w:rsidRPr="00184233">
        <w:t>level courses in the LIS sector in the United Kingdom</w:t>
      </w:r>
      <w:r w:rsidRPr="00184233">
        <w:rPr>
          <w:rFonts w:cs="Arial"/>
        </w:rPr>
        <w:t>’</w:t>
      </w:r>
      <w:r w:rsidRPr="00184233">
        <w:t xml:space="preserve">, </w:t>
      </w:r>
      <w:r w:rsidRPr="00184233">
        <w:rPr>
          <w:i/>
          <w:iCs/>
        </w:rPr>
        <w:t>Library Review</w:t>
      </w:r>
      <w:r w:rsidRPr="00184233">
        <w:t>, 47(2), pp. 115–124. doi: 10.1108/00242539810369981.</w:t>
      </w:r>
    </w:p>
    <w:p w:rsidR="00184233" w:rsidRPr="00184233" w:rsidRDefault="00184233" w:rsidP="00184233">
      <w:pPr>
        <w:pStyle w:val="Bibliography"/>
      </w:pPr>
      <w:r w:rsidRPr="00184233">
        <w:t xml:space="preserve">Mercer, J. (2009) ‘Junior academic-manager in higher education: an untold story?’, </w:t>
      </w:r>
      <w:r w:rsidRPr="00184233">
        <w:rPr>
          <w:i/>
          <w:iCs/>
        </w:rPr>
        <w:t>The International Journal of Educational Management</w:t>
      </w:r>
      <w:r w:rsidRPr="00184233">
        <w:t>, 23(4), pp. 348–359. doi: http://dx.doi.org/10.1108/09513540910957444.</w:t>
      </w:r>
    </w:p>
    <w:p w:rsidR="00184233" w:rsidRPr="00184233" w:rsidRDefault="00184233" w:rsidP="00184233">
      <w:pPr>
        <w:pStyle w:val="Bibliography"/>
      </w:pPr>
      <w:r w:rsidRPr="00184233">
        <w:t xml:space="preserve">Meyer, L. (2007) ‘Collegial participation in university governance: a case study of institutional change’, </w:t>
      </w:r>
      <w:r w:rsidRPr="00184233">
        <w:rPr>
          <w:i/>
          <w:iCs/>
        </w:rPr>
        <w:t>Studies in Higher Education</w:t>
      </w:r>
      <w:r w:rsidRPr="00184233">
        <w:t>, 32, pp. 225–235.</w:t>
      </w:r>
    </w:p>
    <w:p w:rsidR="00184233" w:rsidRPr="00184233" w:rsidRDefault="00184233" w:rsidP="00184233">
      <w:pPr>
        <w:pStyle w:val="Bibliography"/>
      </w:pPr>
      <w:r w:rsidRPr="00184233">
        <w:t xml:space="preserve">MHFA England (2017) </w:t>
      </w:r>
      <w:r w:rsidRPr="00184233">
        <w:rPr>
          <w:i/>
          <w:iCs/>
        </w:rPr>
        <w:t>Training for a healthy university</w:t>
      </w:r>
      <w:r w:rsidRPr="00184233">
        <w:t xml:space="preserve">, </w:t>
      </w:r>
      <w:r w:rsidRPr="00184233">
        <w:rPr>
          <w:i/>
          <w:iCs/>
        </w:rPr>
        <w:t>Mental Health First Aid England</w:t>
      </w:r>
      <w:r w:rsidRPr="00184233">
        <w:t>. Available at: http://www.mhfaengland.org.uk (Accessed: 8 April 2017).</w:t>
      </w:r>
    </w:p>
    <w:p w:rsidR="00184233" w:rsidRPr="00184233" w:rsidRDefault="00184233" w:rsidP="00184233">
      <w:pPr>
        <w:pStyle w:val="Bibliography"/>
      </w:pPr>
      <w:r w:rsidRPr="00184233">
        <w:t xml:space="preserve">Middlehurst, R. and Elton, L. (1992) ‘Leadership and management in higher education’, </w:t>
      </w:r>
      <w:r w:rsidRPr="00184233">
        <w:rPr>
          <w:i/>
          <w:iCs/>
        </w:rPr>
        <w:t>Studies in Higher Education</w:t>
      </w:r>
      <w:r w:rsidRPr="00184233">
        <w:t>, 17(3), pp. 251–264. doi: 10.1080/03075079212331382527.</w:t>
      </w:r>
    </w:p>
    <w:p w:rsidR="00184233" w:rsidRPr="00184233" w:rsidRDefault="00184233" w:rsidP="00184233">
      <w:pPr>
        <w:pStyle w:val="Bibliography"/>
      </w:pPr>
      <w:r w:rsidRPr="00184233">
        <w:t xml:space="preserve">Milburn, P. C. (2010) ‘The role of programme directors as academic leaders’, </w:t>
      </w:r>
      <w:r w:rsidRPr="00184233">
        <w:rPr>
          <w:i/>
          <w:iCs/>
        </w:rPr>
        <w:t>Active Learning in Higher Education</w:t>
      </w:r>
      <w:r w:rsidRPr="00184233">
        <w:t>, 11(2), pp. 87–95. doi: 10.1177/1469787410365653.</w:t>
      </w:r>
    </w:p>
    <w:p w:rsidR="00184233" w:rsidRPr="00184233" w:rsidRDefault="00184233" w:rsidP="00184233">
      <w:pPr>
        <w:pStyle w:val="Bibliography"/>
      </w:pPr>
      <w:r w:rsidRPr="00184233">
        <w:t xml:space="preserve">Murphy, M. and Curtis, W. (2013) ‘The micro-politics of micro-leadership: exploring the role of programme leader in English universities’, </w:t>
      </w:r>
      <w:r w:rsidRPr="00184233">
        <w:rPr>
          <w:i/>
          <w:iCs/>
        </w:rPr>
        <w:t>Journal of Higher Education Policy and Management</w:t>
      </w:r>
      <w:r w:rsidRPr="00184233">
        <w:t>, 35(1), pp. 34–44. doi: 10.1080/1360080X.2012.727707.</w:t>
      </w:r>
    </w:p>
    <w:p w:rsidR="00184233" w:rsidRPr="00184233" w:rsidRDefault="00184233" w:rsidP="00184233">
      <w:pPr>
        <w:pStyle w:val="Bibliography"/>
      </w:pPr>
      <w:r w:rsidRPr="00184233">
        <w:t xml:space="preserve">Paterson, H. (1999) ‘The changing role of the course leader within a higher education/further education context’, </w:t>
      </w:r>
      <w:r w:rsidRPr="00184233">
        <w:rPr>
          <w:i/>
          <w:iCs/>
        </w:rPr>
        <w:t>Research in Post-Compulsory Education</w:t>
      </w:r>
      <w:r w:rsidRPr="00184233">
        <w:t>, 4(1), pp. 97–116. doi: 10.1080/13596749900200044.</w:t>
      </w:r>
    </w:p>
    <w:p w:rsidR="00184233" w:rsidRPr="00184233" w:rsidRDefault="00184233" w:rsidP="00184233">
      <w:pPr>
        <w:pStyle w:val="Bibliography"/>
      </w:pPr>
      <w:r w:rsidRPr="00184233">
        <w:t xml:space="preserve">Pickard, A. (2016) ‘Specialist institutions and the HE Green Paper’, </w:t>
      </w:r>
      <w:r w:rsidRPr="00184233">
        <w:rPr>
          <w:i/>
          <w:iCs/>
        </w:rPr>
        <w:t>Universities UK Blog</w:t>
      </w:r>
      <w:r w:rsidRPr="00184233">
        <w:t>, 11 February. Available at: http://www.universitiesuk.ac.uk/blog/Pages/specialist-institutions-and-the-he-green-paper.aspx (Accessed: 5 August 2017).</w:t>
      </w:r>
    </w:p>
    <w:p w:rsidR="00184233" w:rsidRPr="00184233" w:rsidRDefault="00184233" w:rsidP="00184233">
      <w:pPr>
        <w:pStyle w:val="Bibliography"/>
      </w:pPr>
      <w:r w:rsidRPr="00184233">
        <w:t xml:space="preserve">Scott, G. </w:t>
      </w:r>
      <w:r w:rsidRPr="00184233">
        <w:rPr>
          <w:i/>
          <w:iCs/>
        </w:rPr>
        <w:t>et al.</w:t>
      </w:r>
      <w:r w:rsidRPr="00184233">
        <w:t xml:space="preserve"> (2008) </w:t>
      </w:r>
      <w:r w:rsidRPr="00184233">
        <w:rPr>
          <w:i/>
          <w:iCs/>
        </w:rPr>
        <w:t>Learning leaders in times of change: academic leadership capabilities for Australian higher education.</w:t>
      </w:r>
      <w:r w:rsidRPr="00184233">
        <w:t xml:space="preserve"> 978-0-86431-978–4. Australian Council for Educational </w:t>
      </w:r>
      <w:r w:rsidRPr="00184233">
        <w:lastRenderedPageBreak/>
        <w:t>Research, p. 173. Available at: http://research.acer.edu.au/higher_education/3/ (Accessed: 26 July 2017).</w:t>
      </w:r>
    </w:p>
    <w:p w:rsidR="00184233" w:rsidRPr="00184233" w:rsidRDefault="00184233" w:rsidP="00184233">
      <w:pPr>
        <w:pStyle w:val="Bibliography"/>
      </w:pPr>
      <w:r w:rsidRPr="00184233">
        <w:t xml:space="preserve">Seagraves, B. and Dean, L. A. (2010) ‘Conditions Supporting a Culture of Assessment in Student Affairs Divisions at Small Colleges and Universities’, </w:t>
      </w:r>
      <w:r w:rsidRPr="00184233">
        <w:rPr>
          <w:i/>
          <w:iCs/>
        </w:rPr>
        <w:t>Journal of Student Affairs Research and Practice</w:t>
      </w:r>
      <w:r w:rsidRPr="00184233">
        <w:t>, 47(3), pp. 307–324. doi: 10.2202/1949-6605.6073.</w:t>
      </w:r>
    </w:p>
    <w:p w:rsidR="00184233" w:rsidRPr="00184233" w:rsidRDefault="00184233" w:rsidP="00184233">
      <w:pPr>
        <w:pStyle w:val="Bibliography"/>
      </w:pPr>
      <w:r w:rsidRPr="00184233">
        <w:t xml:space="preserve">Sotirakou, T. (2004) ‘Coping with conflict within the entrepreneurial university: threat or challenge for heads of departments in the UK higher education context’, </w:t>
      </w:r>
      <w:r w:rsidRPr="00184233">
        <w:rPr>
          <w:i/>
          <w:iCs/>
        </w:rPr>
        <w:t>International Review of Administrative Sciences</w:t>
      </w:r>
      <w:r w:rsidRPr="00184233">
        <w:t>, 70(2), pp. 345–372. Available at: http://journals.sagepub.com/doi/abs/10.1177/0020852304044261 (Accessed: 28 July 2017).</w:t>
      </w:r>
    </w:p>
    <w:p w:rsidR="00184233" w:rsidRPr="00184233" w:rsidRDefault="00184233" w:rsidP="00184233">
      <w:pPr>
        <w:pStyle w:val="Bibliography"/>
      </w:pPr>
      <w:r w:rsidRPr="00184233">
        <w:t xml:space="preserve">Taylor, J. (2006) ‘“Big is Beautiful.” Organisational Change in Universities in the United Kingdom: New Models of Institutional Management and the Changing Role of Academic Staff’, </w:t>
      </w:r>
      <w:r w:rsidRPr="00184233">
        <w:rPr>
          <w:i/>
          <w:iCs/>
        </w:rPr>
        <w:t>Higher Education in Europe</w:t>
      </w:r>
      <w:r w:rsidRPr="00184233">
        <w:t>, 31(3), pp. 251–273. doi: 10.1080/03797720601058724.</w:t>
      </w:r>
    </w:p>
    <w:p w:rsidR="00184233" w:rsidRPr="00184233" w:rsidRDefault="00184233" w:rsidP="00184233">
      <w:pPr>
        <w:pStyle w:val="Bibliography"/>
      </w:pPr>
      <w:r w:rsidRPr="00184233">
        <w:t xml:space="preserve">Temple, P. </w:t>
      </w:r>
      <w:r w:rsidRPr="00184233">
        <w:rPr>
          <w:i/>
          <w:iCs/>
        </w:rPr>
        <w:t>et al.</w:t>
      </w:r>
      <w:r w:rsidRPr="00184233">
        <w:t xml:space="preserve"> (2016) ‘Managing the student experience in English higher education: Differing responses to market pressures’, </w:t>
      </w:r>
      <w:r w:rsidRPr="00184233">
        <w:rPr>
          <w:i/>
          <w:iCs/>
        </w:rPr>
        <w:t>London Review of Education</w:t>
      </w:r>
      <w:r w:rsidRPr="00184233">
        <w:t>, 14(1), pp. 33–46. doi: 10.18546/LRE.14.1.05.</w:t>
      </w:r>
    </w:p>
    <w:p w:rsidR="00184233" w:rsidRPr="00184233" w:rsidRDefault="00184233" w:rsidP="00184233">
      <w:pPr>
        <w:pStyle w:val="Bibliography"/>
      </w:pPr>
      <w:r w:rsidRPr="00184233">
        <w:t xml:space="preserve">van Veggel, N. (2017) ‘Evidence-based professionalism in small specialist HE course management – reflexive thoughts on ongoing research’, </w:t>
      </w:r>
      <w:r w:rsidRPr="00184233">
        <w:rPr>
          <w:i/>
          <w:iCs/>
        </w:rPr>
        <w:t>Work Based Learning e-Journal</w:t>
      </w:r>
      <w:r w:rsidRPr="00184233">
        <w:t>, 7(1), p. in press. doi: 10.20944/preprints201706.0112.v1.</w:t>
      </w:r>
    </w:p>
    <w:p w:rsidR="00184233" w:rsidRPr="00184233" w:rsidRDefault="00184233" w:rsidP="00184233">
      <w:pPr>
        <w:pStyle w:val="Bibliography"/>
      </w:pPr>
      <w:r w:rsidRPr="00184233">
        <w:t xml:space="preserve">Vilkinas, T. and Ladyshewsky, R. K. (2012) ‘Leadership Behaviour and Effectiveness of Academic Program Directors in Australian Universities’, </w:t>
      </w:r>
      <w:r w:rsidRPr="00184233">
        <w:rPr>
          <w:i/>
          <w:iCs/>
        </w:rPr>
        <w:t>Educational Management Administration &amp; Leadership</w:t>
      </w:r>
      <w:r w:rsidRPr="00184233">
        <w:t>, 40(1), pp. 109–126. doi: 10.1177/1741143211420613.</w:t>
      </w:r>
    </w:p>
    <w:p w:rsidR="00184233" w:rsidRPr="00184233" w:rsidRDefault="00184233" w:rsidP="00184233">
      <w:pPr>
        <w:pStyle w:val="Bibliography"/>
      </w:pPr>
      <w:r w:rsidRPr="00184233">
        <w:t xml:space="preserve">Wisker, G. (1996) ‘Course leaders and course scheme leaders: defining the roles’, in Wisker, G. (ed.) </w:t>
      </w:r>
      <w:r w:rsidRPr="00184233">
        <w:rPr>
          <w:i/>
          <w:iCs/>
        </w:rPr>
        <w:t>Leading Academic Programmes and Courses: Development in roles, practices and in-house training</w:t>
      </w:r>
      <w:r w:rsidRPr="00184233">
        <w:t>. Edgbaston: SEDA (SEDA Papers, 97), pp. 65–74.</w:t>
      </w:r>
    </w:p>
    <w:p w:rsidR="00184233" w:rsidRPr="00184233" w:rsidRDefault="00184233" w:rsidP="00184233">
      <w:pPr>
        <w:pStyle w:val="Bibliography"/>
      </w:pPr>
      <w:r w:rsidRPr="00184233">
        <w:t xml:space="preserve">Yielder, J. and Codling, A. (2004) ‘Management and Leadership in the Contemporary University’, </w:t>
      </w:r>
      <w:r w:rsidRPr="00184233">
        <w:rPr>
          <w:i/>
          <w:iCs/>
        </w:rPr>
        <w:t>Journal of Higher Education Policy and Management</w:t>
      </w:r>
      <w:r w:rsidRPr="00184233">
        <w:t>, 26(3), pp. 315–328. doi: 10.1080/1360080042000290177.</w:t>
      </w:r>
    </w:p>
    <w:p w:rsidR="001A73FB" w:rsidRDefault="00D71011" w:rsidP="00D9585F">
      <w:pPr>
        <w:spacing w:line="360" w:lineRule="auto"/>
        <w:jc w:val="both"/>
      </w:pPr>
      <w:r w:rsidRPr="00375F92">
        <w:rPr>
          <w:rFonts w:cs="Arial"/>
        </w:rPr>
        <w:fldChar w:fldCharType="end"/>
      </w:r>
    </w:p>
    <w:sectPr w:rsidR="001A73FB">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18BE" w:rsidRDefault="007218BE" w:rsidP="0009225E">
      <w:pPr>
        <w:spacing w:after="0" w:line="240" w:lineRule="auto"/>
      </w:pPr>
      <w:r>
        <w:separator/>
      </w:r>
    </w:p>
  </w:endnote>
  <w:endnote w:type="continuationSeparator" w:id="0">
    <w:p w:rsidR="007218BE" w:rsidRDefault="007218BE" w:rsidP="000922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1358022"/>
      <w:docPartObj>
        <w:docPartGallery w:val="Page Numbers (Bottom of Page)"/>
        <w:docPartUnique/>
      </w:docPartObj>
    </w:sdtPr>
    <w:sdtEndPr>
      <w:rPr>
        <w:noProof/>
        <w:sz w:val="18"/>
      </w:rPr>
    </w:sdtEndPr>
    <w:sdtContent>
      <w:p w:rsidR="00E5284F" w:rsidRPr="00E40FA1" w:rsidRDefault="00E5284F">
        <w:pPr>
          <w:pStyle w:val="Footer"/>
          <w:jc w:val="center"/>
          <w:rPr>
            <w:sz w:val="18"/>
          </w:rPr>
        </w:pPr>
        <w:r w:rsidRPr="00E40FA1">
          <w:rPr>
            <w:sz w:val="18"/>
          </w:rPr>
          <w:fldChar w:fldCharType="begin"/>
        </w:r>
        <w:r w:rsidRPr="00E40FA1">
          <w:rPr>
            <w:sz w:val="18"/>
          </w:rPr>
          <w:instrText xml:space="preserve"> PAGE   \* MERGEFORMAT </w:instrText>
        </w:r>
        <w:r w:rsidRPr="00E40FA1">
          <w:rPr>
            <w:sz w:val="18"/>
          </w:rPr>
          <w:fldChar w:fldCharType="separate"/>
        </w:r>
        <w:r w:rsidR="000F59A3">
          <w:rPr>
            <w:noProof/>
            <w:sz w:val="18"/>
          </w:rPr>
          <w:t>4</w:t>
        </w:r>
        <w:r w:rsidRPr="00E40FA1">
          <w:rPr>
            <w:noProof/>
            <w:sz w:val="18"/>
          </w:rPr>
          <w:fldChar w:fldCharType="end"/>
        </w:r>
      </w:p>
    </w:sdtContent>
  </w:sdt>
  <w:p w:rsidR="00E5284F" w:rsidRDefault="00E528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18BE" w:rsidRDefault="007218BE" w:rsidP="0009225E">
      <w:pPr>
        <w:spacing w:after="0" w:line="240" w:lineRule="auto"/>
      </w:pPr>
      <w:r>
        <w:separator/>
      </w:r>
    </w:p>
  </w:footnote>
  <w:footnote w:type="continuationSeparator" w:id="0">
    <w:p w:rsidR="007218BE" w:rsidRDefault="007218BE" w:rsidP="000922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2D5C6E"/>
    <w:multiLevelType w:val="hybridMultilevel"/>
    <w:tmpl w:val="7C32F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39E6BF8"/>
    <w:multiLevelType w:val="multilevel"/>
    <w:tmpl w:val="D51E8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73FB"/>
    <w:rsid w:val="00020E50"/>
    <w:rsid w:val="000349AB"/>
    <w:rsid w:val="00035361"/>
    <w:rsid w:val="0003642D"/>
    <w:rsid w:val="00040665"/>
    <w:rsid w:val="00053229"/>
    <w:rsid w:val="00057204"/>
    <w:rsid w:val="000626B2"/>
    <w:rsid w:val="00081145"/>
    <w:rsid w:val="0009225E"/>
    <w:rsid w:val="00096351"/>
    <w:rsid w:val="000A41D6"/>
    <w:rsid w:val="000E2757"/>
    <w:rsid w:val="000F2E3F"/>
    <w:rsid w:val="000F59A3"/>
    <w:rsid w:val="001243EF"/>
    <w:rsid w:val="00131481"/>
    <w:rsid w:val="001326BD"/>
    <w:rsid w:val="00153D99"/>
    <w:rsid w:val="00156F3E"/>
    <w:rsid w:val="00184233"/>
    <w:rsid w:val="001A31F9"/>
    <w:rsid w:val="001A73FB"/>
    <w:rsid w:val="001B07D1"/>
    <w:rsid w:val="001B2BD3"/>
    <w:rsid w:val="001D765F"/>
    <w:rsid w:val="001E091D"/>
    <w:rsid w:val="001E1E2D"/>
    <w:rsid w:val="001F0109"/>
    <w:rsid w:val="001F3DF1"/>
    <w:rsid w:val="0022483A"/>
    <w:rsid w:val="00230DB5"/>
    <w:rsid w:val="002344E9"/>
    <w:rsid w:val="00253629"/>
    <w:rsid w:val="00274555"/>
    <w:rsid w:val="002A0190"/>
    <w:rsid w:val="002A7026"/>
    <w:rsid w:val="002B5471"/>
    <w:rsid w:val="002E3EFC"/>
    <w:rsid w:val="002F20E8"/>
    <w:rsid w:val="002F4263"/>
    <w:rsid w:val="003271E9"/>
    <w:rsid w:val="00327B02"/>
    <w:rsid w:val="00327D2B"/>
    <w:rsid w:val="003305E7"/>
    <w:rsid w:val="00332122"/>
    <w:rsid w:val="003379B9"/>
    <w:rsid w:val="00367486"/>
    <w:rsid w:val="003705E0"/>
    <w:rsid w:val="00375F92"/>
    <w:rsid w:val="00382779"/>
    <w:rsid w:val="0038707B"/>
    <w:rsid w:val="003C3F20"/>
    <w:rsid w:val="003C500F"/>
    <w:rsid w:val="003C6360"/>
    <w:rsid w:val="003D1B58"/>
    <w:rsid w:val="00450D96"/>
    <w:rsid w:val="00480B54"/>
    <w:rsid w:val="00481E0B"/>
    <w:rsid w:val="004B4CAC"/>
    <w:rsid w:val="004B64C7"/>
    <w:rsid w:val="004C6BBE"/>
    <w:rsid w:val="004C6F82"/>
    <w:rsid w:val="004E1CB2"/>
    <w:rsid w:val="004F1236"/>
    <w:rsid w:val="005158DB"/>
    <w:rsid w:val="005410A2"/>
    <w:rsid w:val="00552681"/>
    <w:rsid w:val="00552C98"/>
    <w:rsid w:val="00570D87"/>
    <w:rsid w:val="0057692D"/>
    <w:rsid w:val="005A079B"/>
    <w:rsid w:val="005A53F3"/>
    <w:rsid w:val="005B6613"/>
    <w:rsid w:val="005C3E70"/>
    <w:rsid w:val="005D5518"/>
    <w:rsid w:val="005D5A61"/>
    <w:rsid w:val="005E0203"/>
    <w:rsid w:val="00613488"/>
    <w:rsid w:val="00617FC6"/>
    <w:rsid w:val="00636E5E"/>
    <w:rsid w:val="006442F4"/>
    <w:rsid w:val="006476B9"/>
    <w:rsid w:val="006C23DC"/>
    <w:rsid w:val="006D35B9"/>
    <w:rsid w:val="006E7C50"/>
    <w:rsid w:val="00707411"/>
    <w:rsid w:val="0071020E"/>
    <w:rsid w:val="007218BE"/>
    <w:rsid w:val="00751761"/>
    <w:rsid w:val="0076041E"/>
    <w:rsid w:val="0076581C"/>
    <w:rsid w:val="00765CDB"/>
    <w:rsid w:val="00785928"/>
    <w:rsid w:val="007C62DD"/>
    <w:rsid w:val="007D6F94"/>
    <w:rsid w:val="007E4273"/>
    <w:rsid w:val="007F0A0D"/>
    <w:rsid w:val="00813195"/>
    <w:rsid w:val="00817B8D"/>
    <w:rsid w:val="0083264B"/>
    <w:rsid w:val="00840D44"/>
    <w:rsid w:val="00842F98"/>
    <w:rsid w:val="008536BA"/>
    <w:rsid w:val="008627AC"/>
    <w:rsid w:val="008D6B34"/>
    <w:rsid w:val="0093294E"/>
    <w:rsid w:val="00947779"/>
    <w:rsid w:val="00950823"/>
    <w:rsid w:val="00991019"/>
    <w:rsid w:val="00991C84"/>
    <w:rsid w:val="0099232E"/>
    <w:rsid w:val="009C0665"/>
    <w:rsid w:val="009C56E3"/>
    <w:rsid w:val="009D0224"/>
    <w:rsid w:val="009F7208"/>
    <w:rsid w:val="00A07B87"/>
    <w:rsid w:val="00A43BAF"/>
    <w:rsid w:val="00A54727"/>
    <w:rsid w:val="00A57F95"/>
    <w:rsid w:val="00A87592"/>
    <w:rsid w:val="00AA750E"/>
    <w:rsid w:val="00AC7ED0"/>
    <w:rsid w:val="00B07B45"/>
    <w:rsid w:val="00B1534B"/>
    <w:rsid w:val="00B22C54"/>
    <w:rsid w:val="00B2327C"/>
    <w:rsid w:val="00B359B9"/>
    <w:rsid w:val="00B35E84"/>
    <w:rsid w:val="00B449C3"/>
    <w:rsid w:val="00B85310"/>
    <w:rsid w:val="00B875E2"/>
    <w:rsid w:val="00BE0E62"/>
    <w:rsid w:val="00BF4F16"/>
    <w:rsid w:val="00C46828"/>
    <w:rsid w:val="00C52D50"/>
    <w:rsid w:val="00C65E23"/>
    <w:rsid w:val="00CF291E"/>
    <w:rsid w:val="00CF4D99"/>
    <w:rsid w:val="00D01159"/>
    <w:rsid w:val="00D2784C"/>
    <w:rsid w:val="00D44199"/>
    <w:rsid w:val="00D6674D"/>
    <w:rsid w:val="00D71011"/>
    <w:rsid w:val="00D72251"/>
    <w:rsid w:val="00D735CA"/>
    <w:rsid w:val="00D921B0"/>
    <w:rsid w:val="00D9327A"/>
    <w:rsid w:val="00D9585F"/>
    <w:rsid w:val="00DE0D54"/>
    <w:rsid w:val="00E00247"/>
    <w:rsid w:val="00E1565A"/>
    <w:rsid w:val="00E329E1"/>
    <w:rsid w:val="00E339CC"/>
    <w:rsid w:val="00E40FA1"/>
    <w:rsid w:val="00E5284F"/>
    <w:rsid w:val="00E60FFB"/>
    <w:rsid w:val="00E63768"/>
    <w:rsid w:val="00E67C87"/>
    <w:rsid w:val="00E7638C"/>
    <w:rsid w:val="00E87106"/>
    <w:rsid w:val="00E93743"/>
    <w:rsid w:val="00EA1A6D"/>
    <w:rsid w:val="00EA4C1D"/>
    <w:rsid w:val="00EB3D37"/>
    <w:rsid w:val="00EB7FA7"/>
    <w:rsid w:val="00EC1556"/>
    <w:rsid w:val="00EF0642"/>
    <w:rsid w:val="00EF3F21"/>
    <w:rsid w:val="00F30C62"/>
    <w:rsid w:val="00F3376F"/>
    <w:rsid w:val="00F33823"/>
    <w:rsid w:val="00F51FE0"/>
    <w:rsid w:val="00F6766C"/>
    <w:rsid w:val="00F9569B"/>
    <w:rsid w:val="00F96676"/>
    <w:rsid w:val="00F96980"/>
    <w:rsid w:val="00F96E0B"/>
    <w:rsid w:val="00FA7A4F"/>
    <w:rsid w:val="00FC5168"/>
    <w:rsid w:val="00FC5604"/>
    <w:rsid w:val="00FE20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DDD30B4-78A3-460D-BA93-8BD6097D4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ormal_EdD"/>
    <w:qFormat/>
    <w:rsid w:val="00D6674D"/>
    <w:rPr>
      <w:rFonts w:ascii="Arial" w:hAnsi="Arial"/>
    </w:rPr>
  </w:style>
  <w:style w:type="paragraph" w:styleId="Heading1">
    <w:name w:val="heading 1"/>
    <w:aliases w:val="Head1_EdD"/>
    <w:basedOn w:val="Normal"/>
    <w:next w:val="Normal"/>
    <w:link w:val="Heading1Char"/>
    <w:uiPriority w:val="9"/>
    <w:qFormat/>
    <w:rsid w:val="00D6674D"/>
    <w:pPr>
      <w:keepNext/>
      <w:keepLines/>
      <w:spacing w:before="240" w:after="240" w:line="360" w:lineRule="auto"/>
      <w:outlineLvl w:val="0"/>
    </w:pPr>
    <w:rPr>
      <w:rFonts w:eastAsiaTheme="majorEastAsia" w:cstheme="majorBidi"/>
      <w:sz w:val="32"/>
      <w:szCs w:val="32"/>
    </w:rPr>
  </w:style>
  <w:style w:type="paragraph" w:styleId="Heading2">
    <w:name w:val="heading 2"/>
    <w:aliases w:val="Head2_EdD"/>
    <w:basedOn w:val="Normal"/>
    <w:next w:val="Normal"/>
    <w:link w:val="Heading2Char"/>
    <w:uiPriority w:val="9"/>
    <w:unhideWhenUsed/>
    <w:qFormat/>
    <w:rsid w:val="00156F3E"/>
    <w:pPr>
      <w:keepNext/>
      <w:keepLines/>
      <w:spacing w:before="120" w:after="0" w:line="360" w:lineRule="auto"/>
      <w:jc w:val="both"/>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156F3E"/>
    <w:pPr>
      <w:keepNext/>
      <w:keepLines/>
      <w:spacing w:before="40" w:after="0" w:line="360" w:lineRule="auto"/>
      <w:jc w:val="both"/>
      <w:outlineLvl w:val="2"/>
    </w:pPr>
    <w:rPr>
      <w:rFonts w:asciiTheme="majorHAnsi" w:eastAsiaTheme="majorEastAsia" w:hAnsiTheme="majorHAns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1_EdD Char"/>
    <w:basedOn w:val="DefaultParagraphFont"/>
    <w:link w:val="Heading1"/>
    <w:uiPriority w:val="9"/>
    <w:rsid w:val="00D6674D"/>
    <w:rPr>
      <w:rFonts w:ascii="Arial" w:eastAsiaTheme="majorEastAsia" w:hAnsi="Arial" w:cstheme="majorBidi"/>
      <w:sz w:val="32"/>
      <w:szCs w:val="32"/>
    </w:rPr>
  </w:style>
  <w:style w:type="character" w:customStyle="1" w:styleId="Heading2Char">
    <w:name w:val="Heading 2 Char"/>
    <w:aliases w:val="Head2_EdD Char"/>
    <w:basedOn w:val="DefaultParagraphFont"/>
    <w:link w:val="Heading2"/>
    <w:uiPriority w:val="9"/>
    <w:rsid w:val="00156F3E"/>
    <w:rPr>
      <w:rFonts w:ascii="Arial" w:eastAsiaTheme="majorEastAsia" w:hAnsi="Arial" w:cstheme="majorBidi"/>
      <w:sz w:val="26"/>
      <w:szCs w:val="26"/>
    </w:rPr>
  </w:style>
  <w:style w:type="paragraph" w:styleId="Title">
    <w:name w:val="Title"/>
    <w:aliases w:val="Title_EdD"/>
    <w:basedOn w:val="Normal"/>
    <w:next w:val="Normal"/>
    <w:link w:val="TitleChar"/>
    <w:uiPriority w:val="10"/>
    <w:qFormat/>
    <w:rsid w:val="00156F3E"/>
    <w:pPr>
      <w:spacing w:after="0" w:line="240" w:lineRule="auto"/>
      <w:contextualSpacing/>
      <w:jc w:val="both"/>
    </w:pPr>
    <w:rPr>
      <w:rFonts w:eastAsiaTheme="majorEastAsia" w:cstheme="majorBidi"/>
      <w:b/>
      <w:spacing w:val="-10"/>
      <w:kern w:val="28"/>
      <w:sz w:val="56"/>
      <w:szCs w:val="56"/>
    </w:rPr>
  </w:style>
  <w:style w:type="character" w:customStyle="1" w:styleId="TitleChar">
    <w:name w:val="Title Char"/>
    <w:aliases w:val="Title_EdD Char"/>
    <w:basedOn w:val="DefaultParagraphFont"/>
    <w:link w:val="Title"/>
    <w:uiPriority w:val="10"/>
    <w:rsid w:val="00156F3E"/>
    <w:rPr>
      <w:rFonts w:ascii="Arial" w:eastAsiaTheme="majorEastAsia" w:hAnsi="Arial" w:cstheme="majorBidi"/>
      <w:b/>
      <w:spacing w:val="-10"/>
      <w:kern w:val="28"/>
      <w:sz w:val="56"/>
      <w:szCs w:val="56"/>
    </w:rPr>
  </w:style>
  <w:style w:type="character" w:customStyle="1" w:styleId="Heading3Char">
    <w:name w:val="Heading 3 Char"/>
    <w:basedOn w:val="DefaultParagraphFont"/>
    <w:link w:val="Heading3"/>
    <w:uiPriority w:val="9"/>
    <w:rsid w:val="00156F3E"/>
    <w:rPr>
      <w:rFonts w:asciiTheme="majorHAnsi" w:eastAsiaTheme="majorEastAsia" w:hAnsiTheme="majorHAnsi" w:cstheme="majorBidi"/>
      <w:b/>
      <w:sz w:val="24"/>
      <w:szCs w:val="24"/>
    </w:rPr>
  </w:style>
  <w:style w:type="paragraph" w:styleId="Subtitle">
    <w:name w:val="Subtitle"/>
    <w:aliases w:val="Caption_EdD"/>
    <w:basedOn w:val="Caption"/>
    <w:next w:val="Normal"/>
    <w:link w:val="SubtitleChar"/>
    <w:uiPriority w:val="11"/>
    <w:qFormat/>
    <w:rsid w:val="00156F3E"/>
    <w:pPr>
      <w:numPr>
        <w:ilvl w:val="1"/>
      </w:numPr>
      <w:spacing w:after="160"/>
      <w:jc w:val="both"/>
    </w:pPr>
    <w:rPr>
      <w:rFonts w:eastAsiaTheme="minorEastAsia"/>
      <w:i w:val="0"/>
      <w:color w:val="auto"/>
      <w:spacing w:val="15"/>
      <w:sz w:val="20"/>
    </w:rPr>
  </w:style>
  <w:style w:type="character" w:customStyle="1" w:styleId="SubtitleChar">
    <w:name w:val="Subtitle Char"/>
    <w:aliases w:val="Caption_EdD Char"/>
    <w:basedOn w:val="DefaultParagraphFont"/>
    <w:link w:val="Subtitle"/>
    <w:uiPriority w:val="11"/>
    <w:rsid w:val="00156F3E"/>
    <w:rPr>
      <w:rFonts w:ascii="Arial" w:eastAsiaTheme="minorEastAsia" w:hAnsi="Arial"/>
      <w:iCs/>
      <w:spacing w:val="15"/>
      <w:sz w:val="20"/>
      <w:szCs w:val="18"/>
    </w:rPr>
  </w:style>
  <w:style w:type="paragraph" w:styleId="Caption">
    <w:name w:val="caption"/>
    <w:basedOn w:val="Normal"/>
    <w:next w:val="Normal"/>
    <w:uiPriority w:val="35"/>
    <w:semiHidden/>
    <w:unhideWhenUsed/>
    <w:qFormat/>
    <w:rsid w:val="00156F3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D71011"/>
    <w:pPr>
      <w:spacing w:after="240" w:line="240" w:lineRule="auto"/>
    </w:pPr>
  </w:style>
  <w:style w:type="paragraph" w:styleId="Header">
    <w:name w:val="header"/>
    <w:basedOn w:val="Normal"/>
    <w:link w:val="HeaderChar"/>
    <w:uiPriority w:val="99"/>
    <w:unhideWhenUsed/>
    <w:rsid w:val="000922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225E"/>
    <w:rPr>
      <w:rFonts w:ascii="Arial" w:hAnsi="Arial"/>
    </w:rPr>
  </w:style>
  <w:style w:type="paragraph" w:styleId="Footer">
    <w:name w:val="footer"/>
    <w:basedOn w:val="Normal"/>
    <w:link w:val="FooterChar"/>
    <w:uiPriority w:val="99"/>
    <w:unhideWhenUsed/>
    <w:rsid w:val="000922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225E"/>
    <w:rPr>
      <w:rFonts w:ascii="Arial" w:hAnsi="Arial"/>
    </w:rPr>
  </w:style>
  <w:style w:type="paragraph" w:styleId="ListParagraph">
    <w:name w:val="List Paragraph"/>
    <w:basedOn w:val="Normal"/>
    <w:uiPriority w:val="34"/>
    <w:qFormat/>
    <w:rsid w:val="00FC5168"/>
    <w:pPr>
      <w:ind w:left="720"/>
      <w:contextualSpacing/>
    </w:pPr>
  </w:style>
  <w:style w:type="character" w:styleId="Hyperlink">
    <w:name w:val="Hyperlink"/>
    <w:basedOn w:val="DefaultParagraphFont"/>
    <w:uiPriority w:val="99"/>
    <w:unhideWhenUsed/>
    <w:rsid w:val="00E87106"/>
    <w:rPr>
      <w:color w:val="0563C1" w:themeColor="hyperlink"/>
      <w:u w:val="single"/>
    </w:rPr>
  </w:style>
  <w:style w:type="character" w:styleId="Mention">
    <w:name w:val="Mention"/>
    <w:basedOn w:val="DefaultParagraphFont"/>
    <w:uiPriority w:val="99"/>
    <w:semiHidden/>
    <w:unhideWhenUsed/>
    <w:rsid w:val="00E87106"/>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246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69FF21-288F-4292-B327-C6E7BE10D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Pages>
  <Words>33120</Words>
  <Characters>188788</Characters>
  <Application>Microsoft Office Word</Application>
  <DocSecurity>0</DocSecurity>
  <Lines>1573</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eky van Veggel</dc:creator>
  <cp:keywords/>
  <dc:description/>
  <cp:lastModifiedBy>Nieky van Veggel</cp:lastModifiedBy>
  <cp:revision>7</cp:revision>
  <cp:lastPrinted>2017-12-03T13:15:00Z</cp:lastPrinted>
  <dcterms:created xsi:type="dcterms:W3CDTF">2017-12-03T12:53:00Z</dcterms:created>
  <dcterms:modified xsi:type="dcterms:W3CDTF">2017-12-03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YWzDjQbv"/&gt;&lt;style id="http://www.zotero.org/styles/harvard1" locale="en-GB"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0"/&gt;&lt;/prefs&gt;&lt;/data&gt;</vt:lpwstr>
  </property>
</Properties>
</file>